
<file path=[Content_Types].xml><?xml version="1.0" encoding="utf-8"?>
<Types xmlns="http://schemas.openxmlformats.org/package/2006/content-types">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4DEBA5" w14:textId="1B9FCA28" w:rsidR="00DF6BE2" w:rsidRDefault="00DF6BE2" w:rsidP="00DF6BE2">
      <w:pPr>
        <w:pStyle w:val="Heading1"/>
      </w:pPr>
      <w:r>
        <w:t>Story Overview</w:t>
      </w:r>
    </w:p>
    <w:p w14:paraId="458395DF" w14:textId="77777777" w:rsidR="00DF6BE2" w:rsidRDefault="00DF6BE2" w:rsidP="00DF6BE2">
      <w:r>
        <w:t>What we know:</w:t>
      </w:r>
    </w:p>
    <w:p w14:paraId="64197296" w14:textId="60DC8989" w:rsidR="00DF6BE2" w:rsidRDefault="00DF6BE2" w:rsidP="00DF6BE2">
      <w:pPr>
        <w:pStyle w:val="ListParagraph"/>
        <w:numPr>
          <w:ilvl w:val="0"/>
          <w:numId w:val="1"/>
        </w:numPr>
      </w:pPr>
      <w:r>
        <w:t>Piccard</w:t>
      </w:r>
      <w:r>
        <w:t xml:space="preserve"> (PD) and </w:t>
      </w:r>
      <w:r>
        <w:t xml:space="preserve">Von </w:t>
      </w:r>
      <w:proofErr w:type="spellStart"/>
      <w:r>
        <w:t>Damm</w:t>
      </w:r>
      <w:proofErr w:type="spellEnd"/>
      <w:r>
        <w:t xml:space="preserve"> </w:t>
      </w:r>
      <w:r>
        <w:t xml:space="preserve">(VD) </w:t>
      </w:r>
      <w:r>
        <w:t xml:space="preserve">are very different in </w:t>
      </w:r>
      <w:r>
        <w:t>term</w:t>
      </w:r>
      <w:r w:rsidR="00D90A75">
        <w:t xml:space="preserve"> of location/surrounding geology</w:t>
      </w:r>
      <w:r>
        <w:t>. Thus, they</w:t>
      </w:r>
      <w:r>
        <w:t xml:space="preserve"> likely differ in geochem</w:t>
      </w:r>
      <w:r>
        <w:t>istry as well</w:t>
      </w:r>
      <w:r w:rsidR="00D90A75">
        <w:t>.</w:t>
      </w:r>
    </w:p>
    <w:p w14:paraId="3F4DD7E2" w14:textId="3AD89910" w:rsidR="00DF6BE2" w:rsidRDefault="00DF6BE2" w:rsidP="00DF6BE2">
      <w:pPr>
        <w:pStyle w:val="ListParagraph"/>
        <w:numPr>
          <w:ilvl w:val="0"/>
          <w:numId w:val="1"/>
        </w:numPr>
      </w:pPr>
      <w:r>
        <w:t>There are differences in relative</w:t>
      </w:r>
      <w:r>
        <w:t xml:space="preserve"> abundance</w:t>
      </w:r>
      <w:r>
        <w:t xml:space="preserve">s of bacteria and </w:t>
      </w:r>
      <w:r>
        <w:t>archaea</w:t>
      </w:r>
      <w:r>
        <w:t xml:space="preserve"> between PD and VD</w:t>
      </w:r>
    </w:p>
    <w:p w14:paraId="285FC874" w14:textId="77777777" w:rsidR="00DF6BE2" w:rsidRDefault="00DF6BE2" w:rsidP="00DF6BE2">
      <w:r>
        <w:t>What we suspect:</w:t>
      </w:r>
    </w:p>
    <w:p w14:paraId="7D99CB53" w14:textId="095FFDF9" w:rsidR="00DF6BE2" w:rsidRDefault="00DF6BE2" w:rsidP="00DF6BE2">
      <w:pPr>
        <w:pStyle w:val="ListParagraph"/>
        <w:numPr>
          <w:ilvl w:val="0"/>
          <w:numId w:val="2"/>
        </w:numPr>
      </w:pPr>
      <w:r>
        <w:t>PD and</w:t>
      </w:r>
      <w:r>
        <w:t xml:space="preserve"> VD have similar community-level abundance of metabolic genes</w:t>
      </w:r>
      <w:r>
        <w:t xml:space="preserve"> </w:t>
      </w:r>
      <w:r w:rsidR="00D90A75">
        <w:t xml:space="preserve">based on previous bubble plots with fewer genes and samples </w:t>
      </w:r>
      <w:r w:rsidR="00D90A75">
        <w:fldChar w:fldCharType="begin"/>
      </w:r>
      <w:r w:rsidR="00DB7554">
        <w:instrText xml:space="preserve"> ADDIN EN.CITE &lt;EndNote&gt;&lt;Cite&gt;&lt;Author&gt;Reveillaud&lt;/Author&gt;&lt;Year&gt;2016&lt;/Year&gt;&lt;RecNum&gt;32&lt;/RecNum&gt;&lt;DisplayText&gt;(Reveillaud et al., 2016)&lt;/DisplayText&gt;&lt;record&gt;&lt;rec-number&gt;32&lt;/rec-number&gt;&lt;foreign-keys&gt;&lt;key app="EN" db-id="5devs09fppexadeevf2pa00x00pewzs2tzf9" timestamp="1491189586"&gt;32&lt;/key&gt;&lt;/foreign-keys&gt;&lt;ref-type name="Journal Article"&gt;17&lt;/ref-type&gt;&lt;contributors&gt;&lt;authors&gt;&lt;author&gt;Reveillaud, J.&lt;/author&gt;&lt;author&gt;Reddington, E.&lt;/author&gt;&lt;author&gt;McDermott, J.&lt;/author&gt;&lt;author&gt;Algar, C.&lt;/author&gt;&lt;author&gt;Meyer, J. L.&lt;/author&gt;&lt;author&gt;Sylva, S.&lt;/author&gt;&lt;author&gt;Seewald, J.&lt;/author&gt;&lt;author&gt;German, C. R.&lt;/author&gt;&lt;author&gt;Huber, J. A.&lt;/author&gt;&lt;/authors&gt;&lt;/contributors&gt;&lt;auth-address&gt;Marine Biological Laboratory, Josephine Bay Paul Center, 7 MBL Street, Woods Hole, MA, 02543, USA.&amp;#xD;Woods Hole Oceanographic Institution, Woods Hole, MA, USA.&amp;#xD;Soil and Water Science Department, University of Florida, Gainesville, FL, 32611, USA.&lt;/auth-address&gt;&lt;titles&gt;&lt;title&gt;Subseafloor microbial communities in hydrogen-rich vent fluids from hydrothermal systems along the Mid-Cayman Rise&lt;/title&gt;&lt;secondary-title&gt;Environ Microbiol&lt;/secondary-title&gt;&lt;/titles&gt;&lt;periodical&gt;&lt;full-title&gt;Environ Microbiol&lt;/full-title&gt;&lt;/periodical&gt;&lt;pages&gt;1970-87&lt;/pages&gt;&lt;volume&gt;18&lt;/volume&gt;&lt;number&gt;6&lt;/number&gt;&lt;dates&gt;&lt;year&gt;2016&lt;/year&gt;&lt;pub-dates&gt;&lt;date&gt;Jun&lt;/date&gt;&lt;/pub-dates&gt;&lt;/dates&gt;&lt;isbn&gt;1462-2920 (Electronic)&amp;#xD;1462-2912 (Linking)&lt;/isbn&gt;&lt;accession-num&gt;26663423&lt;/accession-num&gt;&lt;urls&gt;&lt;related-urls&gt;&lt;url&gt;https://www.ncbi.nlm.nih.gov/pubmed/26663423&lt;/url&gt;&lt;url&gt;https://www.ncbi.nlm.nih.gov/pmc/articles/PMC5021209/pdf/EMI-18-1970.pdf&lt;/url&gt;&lt;/related-urls&gt;&lt;/urls&gt;&lt;custom2&gt;PMC5021209&lt;/custom2&gt;&lt;electronic-resource-num&gt;10.1111/1462-2920.13173&lt;/electronic-resource-num&gt;&lt;research-notes&gt;Cornerstone — will be cited a lot, good first look at site in question&lt;/research-notes&gt;&lt;/record&gt;&lt;/Cite&gt;&lt;/EndNote&gt;</w:instrText>
      </w:r>
      <w:r w:rsidR="00D90A75">
        <w:fldChar w:fldCharType="separate"/>
      </w:r>
      <w:r w:rsidR="00DB7554">
        <w:rPr>
          <w:noProof/>
        </w:rPr>
        <w:t>(Reveillaud et al., 2016)</w:t>
      </w:r>
      <w:r w:rsidR="00D90A75">
        <w:fldChar w:fldCharType="end"/>
      </w:r>
    </w:p>
    <w:p w14:paraId="101A3068" w14:textId="77777777" w:rsidR="00DF6BE2" w:rsidRDefault="00DF6BE2" w:rsidP="00DF6BE2">
      <w:r>
        <w:t>What we don’t know:</w:t>
      </w:r>
    </w:p>
    <w:p w14:paraId="57BFC5FE" w14:textId="50C03D98" w:rsidR="00DF6BE2" w:rsidRDefault="00DF6BE2" w:rsidP="00DF6BE2">
      <w:pPr>
        <w:pStyle w:val="ListParagraph"/>
        <w:numPr>
          <w:ilvl w:val="0"/>
          <w:numId w:val="2"/>
        </w:numPr>
      </w:pPr>
      <w:r>
        <w:t>Does the expression p</w:t>
      </w:r>
      <w:r w:rsidR="00A25245">
        <w:t>attern of MAGs mirror their relative</w:t>
      </w:r>
      <w:r>
        <w:t xml:space="preserve"> abundance?</w:t>
      </w:r>
      <w:r w:rsidR="00A25245">
        <w:t xml:space="preserve"> Are MAGs that are abundant at a sample also overexpressed at a sample?</w:t>
      </w:r>
    </w:p>
    <w:p w14:paraId="7A07CC01" w14:textId="5E21D823" w:rsidR="00A25245" w:rsidRDefault="00A25245" w:rsidP="00DF6BE2">
      <w:pPr>
        <w:pStyle w:val="ListParagraph"/>
        <w:numPr>
          <w:ilvl w:val="0"/>
          <w:numId w:val="2"/>
        </w:numPr>
      </w:pPr>
      <w:r>
        <w:t>Are PD and VD as metabolically similar at the MAG-resolved level as they are at the gene-resolved level?</w:t>
      </w:r>
    </w:p>
    <w:p w14:paraId="731B94A9" w14:textId="0C8B22BC" w:rsidR="00DF6BE2" w:rsidRDefault="00A25245" w:rsidP="00DF6BE2">
      <w:pPr>
        <w:pStyle w:val="ListParagraph"/>
        <w:numPr>
          <w:ilvl w:val="0"/>
          <w:numId w:val="2"/>
        </w:numPr>
      </w:pPr>
      <w:r>
        <w:t xml:space="preserve">Why are PD and </w:t>
      </w:r>
      <w:r w:rsidR="00DF6BE2">
        <w:t>VD similar metabolically at community level but not at the MAG level?</w:t>
      </w:r>
    </w:p>
    <w:p w14:paraId="74C335C5" w14:textId="225DADC0" w:rsidR="00DF6BE2" w:rsidRDefault="00DF6BE2" w:rsidP="00DF6BE2">
      <w:pPr>
        <w:pStyle w:val="Heading1"/>
      </w:pPr>
      <w:r>
        <w:t>Introduction</w:t>
      </w:r>
    </w:p>
    <w:p w14:paraId="7EDF5EA9" w14:textId="5458D241" w:rsidR="00A25245" w:rsidRDefault="008B3E8A" w:rsidP="00A25245">
      <w:pPr>
        <w:pStyle w:val="Heading3"/>
      </w:pPr>
      <w:r>
        <w:t>Quick Primer on hydrothermal vent biology</w:t>
      </w:r>
    </w:p>
    <w:p w14:paraId="3022977F" w14:textId="2E2ABAC8" w:rsidR="008B3E8A" w:rsidRDefault="008B3E8A" w:rsidP="008B3E8A">
      <w:pPr>
        <w:pStyle w:val="Heading3"/>
      </w:pPr>
      <w:r>
        <w:t xml:space="preserve">Geochemistry of Von </w:t>
      </w:r>
      <w:proofErr w:type="spellStart"/>
      <w:r>
        <w:t>Damm</w:t>
      </w:r>
      <w:proofErr w:type="spellEnd"/>
      <w:r>
        <w:t xml:space="preserve"> and Piccard</w:t>
      </w:r>
    </w:p>
    <w:p w14:paraId="1038DE0F" w14:textId="6BB20A7E" w:rsidR="008B3E8A" w:rsidRDefault="008B3E8A" w:rsidP="008B3E8A">
      <w:pPr>
        <w:pStyle w:val="Heading3"/>
      </w:pPr>
      <w:r>
        <w:t>Previous Results and Gaps in knowledge</w:t>
      </w:r>
    </w:p>
    <w:p w14:paraId="28496C4D" w14:textId="34AEE807" w:rsidR="008B3E8A" w:rsidRDefault="008B3E8A" w:rsidP="008B3E8A">
      <w:pPr>
        <w:pStyle w:val="EndNoteBibliography"/>
      </w:pPr>
      <w:r>
        <w:t xml:space="preserve">Previous results in </w:t>
      </w:r>
      <w:r>
        <w:fldChar w:fldCharType="begin">
          <w:fldData xml:space="preserve">PEVuZE5vdGU+PENpdGU+PEF1dGhvcj5BbmRlcnNvbjwvQXV0aG9yPjxZZWFyPjIwMTc8L1llYXI+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=
</w:fldData>
        </w:fldChar>
      </w:r>
      <w:r>
        <w:instrText xml:space="preserve"> ADDIN EN.CITE </w:instrText>
      </w:r>
      <w:r>
        <w:fldChar w:fldCharType="begin">
          <w:fldData xml:space="preserve">PEVuZE5vdGU+PENpdGU+PEF1dGhvcj5BbmRlcnNvbjwvQXV0aG9yPjxZZWFyPjIwMTc8L1llYXI+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=
</w:fldData>
        </w:fldChar>
      </w:r>
      <w:r>
        <w:instrText xml:space="preserve"> ADDIN EN.CITE.DATA </w:instrText>
      </w:r>
      <w:r>
        <w:fldChar w:fldCharType="end"/>
      </w:r>
      <w:r>
        <w:fldChar w:fldCharType="separate"/>
      </w:r>
      <w:r>
        <w:rPr>
          <w:noProof/>
        </w:rPr>
        <w:t>(Anderson et al., 2017; Reveillaud et al., 2016)</w:t>
      </w:r>
      <w:r>
        <w:fldChar w:fldCharType="end"/>
      </w:r>
      <w:r>
        <w:t xml:space="preserve"> regarding MAG evolution, MAG relative abundance, and </w:t>
      </w:r>
      <w:r w:rsidR="00F64384">
        <w:t>gene-resolved functional differences between VD and PD</w:t>
      </w:r>
    </w:p>
    <w:p w14:paraId="35082CA9" w14:textId="17CC0B12" w:rsidR="00195259" w:rsidRDefault="00195259" w:rsidP="008B3E8A">
      <w:pPr>
        <w:pStyle w:val="EndNoteBibliography"/>
      </w:pPr>
      <w:r>
        <w:t>What data do we have?</w:t>
      </w:r>
    </w:p>
    <w:p w14:paraId="09D16997" w14:textId="277B5B01" w:rsidR="00195259" w:rsidRDefault="00195259" w:rsidP="00195259">
      <w:pPr>
        <w:pStyle w:val="EndNoteBibliography"/>
        <w:numPr>
          <w:ilvl w:val="1"/>
          <w:numId w:val="2"/>
        </w:numPr>
      </w:pPr>
      <w:r>
        <w:t>MAGs</w:t>
      </w:r>
    </w:p>
    <w:p w14:paraId="425EEF22" w14:textId="0008F4BC" w:rsidR="00195259" w:rsidRDefault="00195259" w:rsidP="00195259">
      <w:pPr>
        <w:pStyle w:val="EndNoteBibliography"/>
        <w:numPr>
          <w:ilvl w:val="1"/>
          <w:numId w:val="2"/>
        </w:numPr>
      </w:pPr>
      <w:r>
        <w:t>Metagenomes</w:t>
      </w:r>
    </w:p>
    <w:p w14:paraId="72A17E00" w14:textId="73EB9127" w:rsidR="00195259" w:rsidRDefault="00195259" w:rsidP="00195259">
      <w:pPr>
        <w:pStyle w:val="EndNoteBibliography"/>
        <w:numPr>
          <w:ilvl w:val="1"/>
          <w:numId w:val="2"/>
        </w:numPr>
      </w:pPr>
      <w:proofErr w:type="spellStart"/>
      <w:r>
        <w:t>Metatranscriptomes</w:t>
      </w:r>
      <w:proofErr w:type="spellEnd"/>
    </w:p>
    <w:p w14:paraId="7E75846E" w14:textId="24603527" w:rsidR="00F64384" w:rsidRDefault="00F64384" w:rsidP="008B3E8A">
      <w:pPr>
        <w:pStyle w:val="EndNoteBibliography"/>
      </w:pPr>
      <w:r>
        <w:t>For this paper</w:t>
      </w:r>
      <w:r w:rsidR="00195259">
        <w:t>…</w:t>
      </w:r>
    </w:p>
    <w:p w14:paraId="6FAE473F" w14:textId="54C9BD63" w:rsidR="00F64384" w:rsidRDefault="00F64384" w:rsidP="00F64384">
      <w:pPr>
        <w:pStyle w:val="EndNoteBibliography"/>
        <w:numPr>
          <w:ilvl w:val="1"/>
          <w:numId w:val="2"/>
        </w:numPr>
      </w:pPr>
      <w:r>
        <w:t>Confirm previous results on functional differences / similarities</w:t>
      </w:r>
    </w:p>
    <w:p w14:paraId="5A7356B4" w14:textId="3DB3FF74" w:rsidR="00F64384" w:rsidRDefault="00F64384" w:rsidP="00F64384">
      <w:pPr>
        <w:pStyle w:val="EndNoteBibliography"/>
        <w:numPr>
          <w:ilvl w:val="1"/>
          <w:numId w:val="2"/>
        </w:numPr>
      </w:pPr>
      <w:proofErr w:type="spellStart"/>
      <w:r>
        <w:t>Metatranscriptomes</w:t>
      </w:r>
      <w:proofErr w:type="spellEnd"/>
      <w:r>
        <w:t>: gene- and MAG-resolved expression across samples</w:t>
      </w:r>
    </w:p>
    <w:p w14:paraId="4A031157" w14:textId="747A952F" w:rsidR="00F64384" w:rsidRDefault="00F64384" w:rsidP="00F64384">
      <w:pPr>
        <w:pStyle w:val="EndNoteBibliography"/>
        <w:numPr>
          <w:ilvl w:val="1"/>
          <w:numId w:val="2"/>
        </w:numPr>
      </w:pPr>
      <w:proofErr w:type="spellStart"/>
      <w:r>
        <w:t>Pangenomics</w:t>
      </w:r>
      <w:proofErr w:type="spellEnd"/>
      <w:r>
        <w:t>-type analysis: comparison of MAG functional potential</w:t>
      </w:r>
    </w:p>
    <w:p w14:paraId="2F3B0A46" w14:textId="469DF438" w:rsidR="00F64384" w:rsidRPr="008B3E8A" w:rsidRDefault="00195259" w:rsidP="00195259">
      <w:pPr>
        <w:pStyle w:val="EndNoteBibliography"/>
        <w:numPr>
          <w:ilvl w:val="1"/>
          <w:numId w:val="2"/>
        </w:numPr>
      </w:pPr>
      <w:r>
        <w:t xml:space="preserve">Merging of MAG-resolved </w:t>
      </w:r>
      <w:proofErr w:type="spellStart"/>
      <w:r>
        <w:t>metatranscriptomics</w:t>
      </w:r>
      <w:proofErr w:type="spellEnd"/>
      <w:r>
        <w:t xml:space="preserve"> and functional data: Does metabolism predict expression? If not, why not? What’s the role of biotic factors like nutrient cycling?</w:t>
      </w:r>
    </w:p>
    <w:p w14:paraId="0E1F17B3" w14:textId="77777777" w:rsidR="00195259" w:rsidRDefault="00DF6BE2" w:rsidP="00195259">
      <w:pPr>
        <w:pStyle w:val="Heading1"/>
      </w:pPr>
      <w:r>
        <w:t>Results</w:t>
      </w:r>
    </w:p>
    <w:p w14:paraId="2BCA1EEC" w14:textId="77777777" w:rsidR="00195259" w:rsidRDefault="00195259" w:rsidP="00195259">
      <w:pPr>
        <w:pStyle w:val="Heading3"/>
      </w:pPr>
      <w:r>
        <w:t>General setup</w:t>
      </w:r>
    </w:p>
    <w:p w14:paraId="5B81BF11" w14:textId="77777777" w:rsidR="00195259" w:rsidRDefault="00195259" w:rsidP="00195259">
      <w:pPr>
        <w:pStyle w:val="EndNoteBibliography"/>
      </w:pPr>
      <w:r>
        <w:t xml:space="preserve">73 high-quality MAGs from </w:t>
      </w:r>
      <w:r>
        <w:fldChar w:fldCharType="begin"/>
      </w:r>
      <w:r>
        <w:instrText xml:space="preserve"> ADDIN EN.CITE &lt;EndNote&gt;&lt;Cite&gt;&lt;Author&gt;Reveillaud&lt;/Author&gt;&lt;Year&gt;2016&lt;/Year&gt;&lt;RecNum&gt;32&lt;/RecNum&gt;&lt;DisplayText&gt;(Reveillaud et al., 2016)&lt;/DisplayText&gt;&lt;record&gt;&lt;rec-number&gt;32&lt;/rec-number&gt;&lt;foreign-keys&gt;&lt;key app="EN" db-id="5devs09fppexadeevf2pa00x00pewzs2tzf9" timestamp="1491189586"&gt;32&lt;/key&gt;&lt;/foreign-keys&gt;&lt;ref-type name="Journal Article"&gt;17&lt;/ref-type&gt;&lt;contributors&gt;&lt;authors&gt;&lt;author&gt;Reveillaud, J.&lt;/author&gt;&lt;author&gt;Reddington, E.&lt;/author&gt;&lt;author&gt;McDermott, J.&lt;/author&gt;&lt;author&gt;Algar, C.&lt;/author&gt;&lt;author&gt;Meyer, J. L.&lt;/author&gt;&lt;author&gt;Sylva, S.&lt;/author&gt;&lt;author&gt;Seewald, J.&lt;/author&gt;&lt;author&gt;German, C. R.&lt;/author&gt;&lt;author&gt;Huber, J. A.&lt;/author&gt;&lt;/authors&gt;&lt;/contributors&gt;&lt;auth-address&gt;Marine Biological Laboratory, Josephine Bay Paul Center, 7 MBL Street, Woods Hole, MA, 02543, USA.&amp;#xD;Woods Hole Oceanographic Institution, Woods Hole, MA, USA.&amp;#xD;Soil and Water Science Department, University of Florida, Gainesville, FL, 32611, USA.&lt;/auth-address&gt;&lt;titles&gt;&lt;title&gt;Subseafloor microbial communities in hydrogen-rich vent fluids from hydrothermal systems along the Mid-Cayman Rise&lt;/title&gt;&lt;secondary-title&gt;Environ Microbiol&lt;/secondary-title&gt;&lt;/titles&gt;&lt;periodical&gt;&lt;full-title&gt;Environ Microbiol&lt;/full-title&gt;&lt;/periodical&gt;&lt;pages&gt;1970-87&lt;/pages&gt;&lt;volume&gt;18&lt;/volume&gt;&lt;number&gt;6&lt;/number&gt;&lt;dates&gt;&lt;year&gt;2016&lt;/year&gt;&lt;pub-dates&gt;&lt;date&gt;Jun&lt;/date&gt;&lt;/pub-dates&gt;&lt;/dates&gt;&lt;isbn&gt;1462-2920 (Electronic)&amp;#xD;1462-2912 (Linking)&lt;/isbn&gt;&lt;accession-num&gt;26663423&lt;/accession-num&gt;&lt;urls&gt;&lt;related-urls&gt;&lt;url&gt;https://www.ncbi.nlm.nih.gov/pubmed/26663423&lt;/url&gt;&lt;url&gt;https://www.ncbi.nlm.nih.gov/pmc/articles/PMC5021209/pdf/EMI-18-1970.pdf&lt;/url&gt;&lt;/related-urls&gt;&lt;/urls&gt;&lt;custom2&gt;PMC5021209&lt;/custom2&gt;&lt;electronic-resource-num&gt;10.1111/1462-2920.13173&lt;/electronic-resource-num&gt;&lt;research-notes&gt;Cornerstone — will be cited a lot, good first look at site in question&lt;/research-notes&gt;&lt;/record&gt;&lt;/Cite&gt;&lt;/EndNote&gt;</w:instrText>
      </w:r>
      <w:r>
        <w:fldChar w:fldCharType="separate"/>
      </w:r>
      <w:r>
        <w:rPr>
          <w:noProof/>
        </w:rPr>
        <w:t>(Reveillaud et al., 2016)</w:t>
      </w:r>
      <w:r>
        <w:fldChar w:fldCharType="end"/>
      </w:r>
      <w:r>
        <w:t xml:space="preserve"> and Rika. &gt;70% complete, &lt;10% redundant</w:t>
      </w:r>
    </w:p>
    <w:p w14:paraId="475952D9" w14:textId="77777777" w:rsidR="00195259" w:rsidRDefault="00195259" w:rsidP="00195259">
      <w:pPr>
        <w:pStyle w:val="EndNoteBibliography"/>
      </w:pPr>
      <w:r>
        <w:t>Because of poor assembly, excluded FS841 metagenome for binning and mapping</w:t>
      </w:r>
    </w:p>
    <w:p w14:paraId="68967F74" w14:textId="77777777" w:rsidR="00195259" w:rsidRDefault="00195259" w:rsidP="00195259">
      <w:pPr>
        <w:pStyle w:val="Heading3"/>
      </w:pPr>
      <w:r>
        <w:t>Gene Abundance Across Samples</w:t>
      </w:r>
    </w:p>
    <w:p w14:paraId="41B8B645" w14:textId="2DD9E346" w:rsidR="00195259" w:rsidRDefault="00E903A4" w:rsidP="00195259">
      <w:pPr>
        <w:pStyle w:val="EndNoteBibliography"/>
      </w:pPr>
      <w:r>
        <w:rPr>
          <w:b/>
        </w:rPr>
        <w:t xml:space="preserve">Fig. </w:t>
      </w:r>
      <w:r w:rsidR="00195259" w:rsidRPr="00E903A4">
        <w:rPr>
          <w:b/>
        </w:rPr>
        <w:t>1</w:t>
      </w:r>
      <w:r w:rsidR="00195259">
        <w:t xml:space="preserve"> </w:t>
      </w:r>
      <w:r w:rsidR="00B03980">
        <w:t xml:space="preserve">shows abundance of key metabolic genes at the community level across samples </w:t>
      </w:r>
    </w:p>
    <w:p w14:paraId="7CB975A6" w14:textId="77777777" w:rsidR="00195259" w:rsidRDefault="00195259" w:rsidP="00195259">
      <w:pPr>
        <w:pStyle w:val="EndNoteBibliography"/>
      </w:pPr>
      <w:r>
        <w:lastRenderedPageBreak/>
        <w:t>No significant differences between VD and PD in community-level abundance of key metabolic genes</w:t>
      </w:r>
    </w:p>
    <w:p w14:paraId="17722502" w14:textId="77777777" w:rsidR="00195259" w:rsidRDefault="00195259" w:rsidP="00195259">
      <w:pPr>
        <w:pStyle w:val="EndNoteBibliography"/>
      </w:pPr>
      <w:r>
        <w:t xml:space="preserve">PD / VD also had similar variance in expression within sample sites. While some sites at both PD and VD had particularly high relative abundance for some genes and 0 for others, most sites expressed a majority of genes to at least some extent. </w:t>
      </w:r>
    </w:p>
    <w:p w14:paraId="11026D29" w14:textId="77777777" w:rsidR="009B4D97" w:rsidRDefault="009B4D97" w:rsidP="009B4D97">
      <w:pPr>
        <w:pStyle w:val="Heading3"/>
      </w:pPr>
      <w:r>
        <w:t>Gene expression across samples</w:t>
      </w:r>
    </w:p>
    <w:p w14:paraId="2522708C" w14:textId="77777777" w:rsidR="009B4D97" w:rsidRDefault="009B4D97" w:rsidP="009B4D97">
      <w:pPr>
        <w:pStyle w:val="EndNoteBibliography"/>
      </w:pPr>
      <w:r w:rsidRPr="009B4D97">
        <w:rPr>
          <w:b/>
        </w:rPr>
        <w:t>Fig. 2</w:t>
      </w:r>
      <w:r>
        <w:t xml:space="preserve"> shows few differences between VD and PD in gene-resolved metabolic expression. VD has higher expression of methanogenesis (</w:t>
      </w:r>
      <w:proofErr w:type="spellStart"/>
      <w:r>
        <w:t>mcr</w:t>
      </w:r>
      <w:proofErr w:type="spellEnd"/>
      <w:r>
        <w:t>) gene and some hydrogenases</w:t>
      </w:r>
    </w:p>
    <w:p w14:paraId="35447C9B" w14:textId="77777777" w:rsidR="009B4D97" w:rsidRDefault="009B4D97" w:rsidP="009B4D97">
      <w:pPr>
        <w:pStyle w:val="EndNoteBibliography"/>
      </w:pPr>
      <w:r>
        <w:t xml:space="preserve">Hot </w:t>
      </w:r>
      <w:proofErr w:type="spellStart"/>
      <w:r>
        <w:t>Chimlet</w:t>
      </w:r>
      <w:proofErr w:type="spellEnd"/>
      <w:r>
        <w:t>, Shrimp Canyon show very low / 0 expression for a large majority of metabolic genes</w:t>
      </w:r>
    </w:p>
    <w:p w14:paraId="1F6D26AB" w14:textId="77777777" w:rsidR="009B4D97" w:rsidRDefault="009B4D97" w:rsidP="009B4D97">
      <w:pPr>
        <w:pStyle w:val="EndNoteBibliography"/>
      </w:pPr>
      <w:r>
        <w:t xml:space="preserve">VD has higher diversity of gene expression, with more richness in number of genes expressed and higher evenness in genes </w:t>
      </w:r>
    </w:p>
    <w:p w14:paraId="3971383A" w14:textId="77777777" w:rsidR="009B4D97" w:rsidRDefault="009B4D97" w:rsidP="009B4D97">
      <w:pPr>
        <w:pStyle w:val="Heading3"/>
      </w:pPr>
      <w:r>
        <w:t>MAG expression across samples</w:t>
      </w:r>
    </w:p>
    <w:p w14:paraId="4786D533" w14:textId="3AB6DBFC" w:rsidR="009B4D97" w:rsidRDefault="009B4D97" w:rsidP="009B4D97">
      <w:pPr>
        <w:pStyle w:val="EndNoteBibliography"/>
      </w:pPr>
      <w:r w:rsidRPr="009B4D97">
        <w:rPr>
          <w:b/>
        </w:rPr>
        <w:t>Fig. 3</w:t>
      </w:r>
      <w:r>
        <w:t xml:space="preserve"> shows clear differences between VD and PD in MAG expression</w:t>
      </w:r>
    </w:p>
    <w:p w14:paraId="14221B4E" w14:textId="49342307" w:rsidR="00BE0FF6" w:rsidRDefault="00BE0FF6" w:rsidP="00BE0FF6">
      <w:pPr>
        <w:pStyle w:val="EndNoteBibliography"/>
      </w:pPr>
      <w:r>
        <w:t>Defining “active” and “elevated activity” – currently, these are somewhat qualitative. Since Fig. 3 shows row-based (</w:t>
      </w:r>
      <w:proofErr w:type="spellStart"/>
      <w:r>
        <w:t>ie</w:t>
      </w:r>
      <w:proofErr w:type="spellEnd"/>
      <w:r>
        <w:t xml:space="preserve">. MAG-based) z-scores, the phrase “MAG X is active/has elevated activity at sample(s) Y” means that X’s expression at Y is approximately 1 standard deviation higher than the average expression of MAG X at all samples. </w:t>
      </w:r>
    </w:p>
    <w:p w14:paraId="1AADCDFC" w14:textId="37F1CBAC" w:rsidR="009B4D97" w:rsidRDefault="009B4D97" w:rsidP="009B4D97">
      <w:pPr>
        <w:pStyle w:val="EndNoteBibliography"/>
      </w:pPr>
      <w:r>
        <w:t xml:space="preserve">MAGs can be clustered into 3 broad groups: those active at Shrimp Hole 2012 and/or Shrimp Hole 2013, those active at Piccard, and those active at Von </w:t>
      </w:r>
      <w:proofErr w:type="spellStart"/>
      <w:r>
        <w:t>Damm</w:t>
      </w:r>
      <w:proofErr w:type="spellEnd"/>
      <w:r>
        <w:t>, excluding Shrimp Hole (i.e. Ginger Castle, Hot Cracks #2 and Old Man Tree (2013))</w:t>
      </w:r>
    </w:p>
    <w:p w14:paraId="521F46AC" w14:textId="7832FBF6" w:rsidR="006F2F09" w:rsidRDefault="006F2F09" w:rsidP="009B4D97">
      <w:pPr>
        <w:pStyle w:val="EndNoteBibliography"/>
      </w:pPr>
      <w:r>
        <w:t xml:space="preserve">All MAGs have elevated activity at </w:t>
      </w:r>
      <w:proofErr w:type="spellStart"/>
      <w:r>
        <w:t>at</w:t>
      </w:r>
      <w:proofErr w:type="spellEnd"/>
      <w:r>
        <w:t xml:space="preserve"> least one site. No MAGs have average / close to average activity across all samples</w:t>
      </w:r>
    </w:p>
    <w:p w14:paraId="0C1E2845" w14:textId="77777777" w:rsidR="00BE0FF6" w:rsidRDefault="009B4D97" w:rsidP="00BE0FF6">
      <w:pPr>
        <w:pStyle w:val="EndNoteBibliography"/>
      </w:pPr>
      <w:r>
        <w:t>Noticeable differences between Shrimp Hole 2</w:t>
      </w:r>
      <w:r>
        <w:t xml:space="preserve">012 and Shrimp Hole 2013. MAGs that were active </w:t>
      </w:r>
      <w:r w:rsidR="00AE598D">
        <w:t>in 2012 have decreased activity in 2013, and several MAGs that weren’t active in 2012 are active in 2013</w:t>
      </w:r>
    </w:p>
    <w:p w14:paraId="62DB6FE9" w14:textId="77777777" w:rsidR="003B53DD" w:rsidRDefault="00BE0FF6" w:rsidP="003B53DD">
      <w:pPr>
        <w:pStyle w:val="EndNoteBibliography"/>
      </w:pPr>
      <w:r>
        <w:t>Although MAGs with same taxonomy frequent</w:t>
      </w:r>
      <w:r>
        <w:t>ly active at same sam</w:t>
      </w:r>
      <w:r w:rsidR="003B53DD">
        <w:t xml:space="preserve">ples, some taxa </w:t>
      </w:r>
      <w:r>
        <w:t>(</w:t>
      </w:r>
      <w:proofErr w:type="spellStart"/>
      <w:r>
        <w:t>Sulfurovum</w:t>
      </w:r>
      <w:proofErr w:type="spellEnd"/>
      <w:r>
        <w:t xml:space="preserve">, </w:t>
      </w:r>
      <w:proofErr w:type="spellStart"/>
      <w:r>
        <w:t>Methanococcus</w:t>
      </w:r>
      <w:proofErr w:type="spellEnd"/>
      <w:r>
        <w:t xml:space="preserve">, </w:t>
      </w:r>
      <w:proofErr w:type="spellStart"/>
      <w:r>
        <w:t>Flavobacteriales</w:t>
      </w:r>
      <w:proofErr w:type="spellEnd"/>
      <w:r>
        <w:t xml:space="preserve">, </w:t>
      </w:r>
      <w:proofErr w:type="spellStart"/>
      <w:r>
        <w:t>Nanohaloarchaea</w:t>
      </w:r>
      <w:proofErr w:type="spellEnd"/>
      <w:r>
        <w:t xml:space="preserve">, </w:t>
      </w:r>
      <w:proofErr w:type="spellStart"/>
      <w:r>
        <w:t>Desulfobacterales</w:t>
      </w:r>
      <w:proofErr w:type="spellEnd"/>
      <w:r>
        <w:t xml:space="preserve">, </w:t>
      </w:r>
      <w:proofErr w:type="spellStart"/>
      <w:r>
        <w:t>Thiotric</w:t>
      </w:r>
      <w:r w:rsidR="003B53DD">
        <w:t>hales</w:t>
      </w:r>
      <w:proofErr w:type="spellEnd"/>
      <w:r w:rsidR="003B53DD">
        <w:t xml:space="preserve">, </w:t>
      </w:r>
      <w:proofErr w:type="spellStart"/>
      <w:r w:rsidR="003B53DD">
        <w:t>Aquificales</w:t>
      </w:r>
      <w:proofErr w:type="spellEnd"/>
      <w:r w:rsidR="003B53DD">
        <w:t>) are active at more than one of the 3 clusters</w:t>
      </w:r>
    </w:p>
    <w:p w14:paraId="0A9860F1" w14:textId="77777777" w:rsidR="003B53DD" w:rsidRDefault="003B53DD" w:rsidP="003B53DD">
      <w:pPr>
        <w:pStyle w:val="EndNoteBibliography"/>
      </w:pPr>
      <w:r>
        <w:t>Most MAGs only active</w:t>
      </w:r>
      <w:r w:rsidR="00B13F1B">
        <w:t xml:space="preserve"> at 1-2 samples. </w:t>
      </w:r>
      <w:proofErr w:type="spellStart"/>
      <w:r w:rsidR="00B13F1B">
        <w:t>Sulfurovum</w:t>
      </w:r>
      <w:proofErr w:type="spellEnd"/>
      <w:r w:rsidR="00B13F1B">
        <w:t xml:space="preserve">, Other </w:t>
      </w:r>
      <w:proofErr w:type="spellStart"/>
      <w:r w:rsidR="00B13F1B">
        <w:t>Campylobacterales</w:t>
      </w:r>
      <w:proofErr w:type="spellEnd"/>
      <w:r w:rsidR="00B13F1B">
        <w:t xml:space="preserve">, </w:t>
      </w:r>
      <w:proofErr w:type="spellStart"/>
      <w:r w:rsidR="00B13F1B">
        <w:t>Nautiliales</w:t>
      </w:r>
      <w:proofErr w:type="spellEnd"/>
      <w:r w:rsidR="00B13F1B">
        <w:t xml:space="preserve"> </w:t>
      </w:r>
      <w:r>
        <w:t>MAGs are unique for being active at up to 4 samples (</w:t>
      </w:r>
      <w:r w:rsidR="00B13F1B">
        <w:t xml:space="preserve">mainly </w:t>
      </w:r>
      <w:r>
        <w:t>in Piccard)</w:t>
      </w:r>
    </w:p>
    <w:p w14:paraId="348A77AF" w14:textId="77777777" w:rsidR="00B13F1B" w:rsidRDefault="007D62AF" w:rsidP="00B13F1B">
      <w:pPr>
        <w:pStyle w:val="Heading3"/>
      </w:pPr>
      <w:r>
        <w:t>MAG-resolved metabolic potential</w:t>
      </w:r>
    </w:p>
    <w:p w14:paraId="424C2885" w14:textId="451DF1DD" w:rsidR="007D62AF" w:rsidRDefault="007D62AF" w:rsidP="007D62AF">
      <w:pPr>
        <w:pStyle w:val="EndNoteBibliography"/>
      </w:pPr>
      <w:r w:rsidRPr="003617C2">
        <w:rPr>
          <w:b/>
        </w:rPr>
        <w:t>Fig. 4</w:t>
      </w:r>
      <w:r>
        <w:t xml:space="preserve"> shows module completion ratio (MCR) of all high-quality MAGs across 73 KEGG Modules selected for carbohydrate metabolism, carbon fixation, methanogenesis and </w:t>
      </w:r>
      <w:r w:rsidRPr="007D62AF">
        <w:rPr>
          <w:i/>
        </w:rPr>
        <w:t xml:space="preserve">aerobic </w:t>
      </w:r>
      <w:r>
        <w:t xml:space="preserve">methane oxidation, sulfur/nitrogen redox, and various membrane proteins such as cytochromes and Mn/Zn/Fe/S/N transporter. We also included several hemolysin transporters as a potential marker for </w:t>
      </w:r>
      <w:proofErr w:type="spellStart"/>
      <w:r>
        <w:t>ectosymbiosis</w:t>
      </w:r>
      <w:proofErr w:type="spellEnd"/>
      <w:r>
        <w:t xml:space="preserve"> as described in </w:t>
      </w:r>
      <w:r>
        <w:fldChar w:fldCharType="begin">
          <w:fldData xml:space="preserve">PEVuZE5vdGU+PENpdGUgQXV0aG9yWWVhcj0iMSI+PEF1dGhvcj5BbmFudGhhcmFtYW48L0F1dGhv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</w:fldData>
        </w:fldChar>
      </w:r>
      <w:r w:rsidR="00B83624">
        <w:instrText xml:space="preserve"> ADDIN EN.CITE </w:instrText>
      </w:r>
      <w:r w:rsidR="00B83624">
        <w:fldChar w:fldCharType="begin">
          <w:fldData xml:space="preserve">PEVuZE5vdGU+PENpdGUgQXV0aG9yWWVhcj0iMSI+PEF1dGhvcj5BbmFudGhhcmFtYW48L0F1dGhv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</w:fldData>
        </w:fldChar>
      </w:r>
      <w:r w:rsidR="00B83624">
        <w:instrText xml:space="preserve"> ADDIN EN.CITE.DATA </w:instrText>
      </w:r>
      <w:r w:rsidR="00B83624">
        <w:fldChar w:fldCharType="end"/>
      </w:r>
      <w:r>
        <w:fldChar w:fldCharType="separate"/>
      </w:r>
      <w:r w:rsidR="00B83624">
        <w:rPr>
          <w:noProof/>
        </w:rPr>
        <w:t>Anantharaman et al. (2016)</w:t>
      </w:r>
      <w:r>
        <w:fldChar w:fldCharType="end"/>
      </w:r>
      <w:r w:rsidR="00B83624">
        <w:t xml:space="preserve"> for </w:t>
      </w:r>
      <w:proofErr w:type="spellStart"/>
      <w:r w:rsidR="00B83624">
        <w:t>Nanohaloarchaea</w:t>
      </w:r>
      <w:proofErr w:type="spellEnd"/>
      <w:r w:rsidR="00B83624">
        <w:t xml:space="preserve"> </w:t>
      </w:r>
    </w:p>
    <w:p w14:paraId="0E2A8355" w14:textId="36325A2C" w:rsidR="00146E1D" w:rsidRDefault="007D62AF" w:rsidP="00146E1D">
      <w:pPr>
        <w:pStyle w:val="EndNoteBibliography"/>
      </w:pPr>
      <w:r>
        <w:t>Module completion ratio is a number between 0 and 1 describing the average completeness in the MAG for each reaction step in the module</w:t>
      </w:r>
    </w:p>
    <w:p w14:paraId="47E27779" w14:textId="47756306" w:rsidR="00251B16" w:rsidRDefault="001A7DF9" w:rsidP="00251B16">
      <w:pPr>
        <w:pStyle w:val="EndNoteBibliography"/>
      </w:pPr>
      <w:r>
        <w:t xml:space="preserve">MAGs clustered by taxonomy, w/ exception of </w:t>
      </w:r>
      <w:proofErr w:type="spellStart"/>
      <w:r>
        <w:t>Thiotrichales</w:t>
      </w:r>
      <w:proofErr w:type="spellEnd"/>
      <w:r>
        <w:t xml:space="preserve">, </w:t>
      </w:r>
      <w:proofErr w:type="spellStart"/>
      <w:r>
        <w:t>Aquificales</w:t>
      </w:r>
      <w:proofErr w:type="spellEnd"/>
      <w:r>
        <w:t xml:space="preserve">, </w:t>
      </w:r>
      <w:proofErr w:type="spellStart"/>
      <w:r>
        <w:t>Flavobacteriales</w:t>
      </w:r>
      <w:proofErr w:type="spellEnd"/>
      <w:r>
        <w:t xml:space="preserve">, </w:t>
      </w:r>
      <w:proofErr w:type="spellStart"/>
      <w:r>
        <w:t>Methanomicrobia</w:t>
      </w:r>
      <w:proofErr w:type="spellEnd"/>
      <w:r w:rsidR="00251B16">
        <w:t>. Some pseudomonas cluster separately as well</w:t>
      </w:r>
    </w:p>
    <w:p w14:paraId="6F9BE64F" w14:textId="6AD28AEE" w:rsidR="00146E1D" w:rsidRDefault="00146E1D" w:rsidP="00146E1D">
      <w:pPr>
        <w:pStyle w:val="EndNoteBibliography"/>
      </w:pPr>
      <w:r>
        <w:t xml:space="preserve">There are 6 broad metabolic clusters that emerge, with the following </w:t>
      </w:r>
      <w:r>
        <w:rPr>
          <w:i/>
        </w:rPr>
        <w:t>broad</w:t>
      </w:r>
      <w:r>
        <w:t xml:space="preserve"> characterizations:</w:t>
      </w:r>
    </w:p>
    <w:p w14:paraId="3BC34A93" w14:textId="6880321F" w:rsidR="00500F73" w:rsidRDefault="00146E1D" w:rsidP="00146E1D">
      <w:pPr>
        <w:pStyle w:val="EndNoteBibliography"/>
        <w:numPr>
          <w:ilvl w:val="1"/>
          <w:numId w:val="2"/>
        </w:numPr>
      </w:pPr>
      <w:r>
        <w:t>Core carbon metabolisms</w:t>
      </w:r>
      <w:r w:rsidR="00500F73">
        <w:t>: At least 3-4 modules consistently present with high MCRs (&gt;0.8) in all but 3 MAGs</w:t>
      </w:r>
    </w:p>
    <w:p w14:paraId="6E40EAA8" w14:textId="090FA98F" w:rsidR="00146E1D" w:rsidRDefault="00146E1D" w:rsidP="00500F73">
      <w:pPr>
        <w:pStyle w:val="EndNoteBibliography"/>
        <w:numPr>
          <w:ilvl w:val="2"/>
          <w:numId w:val="2"/>
        </w:numPr>
      </w:pPr>
      <w:r>
        <w:lastRenderedPageBreak/>
        <w:t xml:space="preserve">glycolysis, gluconeogenesis, generic pentose phosphate pathway, </w:t>
      </w:r>
      <w:r w:rsidR="00500F73">
        <w:t>citrate cycle, pyruvate oxidation</w:t>
      </w:r>
    </w:p>
    <w:p w14:paraId="38E88EBE" w14:textId="64625183" w:rsidR="00500F73" w:rsidRDefault="00500F73" w:rsidP="00500F73">
      <w:pPr>
        <w:pStyle w:val="EndNoteBibliography"/>
        <w:numPr>
          <w:ilvl w:val="2"/>
          <w:numId w:val="2"/>
        </w:numPr>
      </w:pPr>
      <w:r>
        <w:t>F-type ATPase (ATP synthase), iron complex transport, NADH quinone oxidoreductase</w:t>
      </w:r>
    </w:p>
    <w:p w14:paraId="3D641AD9" w14:textId="72D7C381" w:rsidR="00500F73" w:rsidRDefault="00500F73" w:rsidP="00500F73">
      <w:pPr>
        <w:pStyle w:val="EndNoteBibliography"/>
        <w:numPr>
          <w:ilvl w:val="1"/>
          <w:numId w:val="2"/>
        </w:numPr>
      </w:pPr>
      <w:r w:rsidRPr="00500F73">
        <w:t xml:space="preserve">Non-core carbon </w:t>
      </w:r>
      <w:r w:rsidR="002604D7">
        <w:t>metabolism</w:t>
      </w:r>
      <w:r w:rsidRPr="00500F73">
        <w:t xml:space="preserve"> + N,S reduction : </w:t>
      </w:r>
      <w:r>
        <w:t xml:space="preserve">At least 3-4 modules consistently present with </w:t>
      </w:r>
      <w:r>
        <w:t>medium MCRs (~0.5</w:t>
      </w:r>
      <w:r>
        <w:t xml:space="preserve">) in </w:t>
      </w:r>
      <w:r>
        <w:t>all but</w:t>
      </w:r>
      <w:r>
        <w:t xml:space="preserve"> 3 MAGs</w:t>
      </w:r>
    </w:p>
    <w:p w14:paraId="2ADDFCD0" w14:textId="09A48949" w:rsidR="00500F73" w:rsidRPr="00500F73" w:rsidRDefault="00500F73" w:rsidP="001A7DF9">
      <w:pPr>
        <w:pStyle w:val="EndNoteBibliography"/>
        <w:numPr>
          <w:ilvl w:val="2"/>
          <w:numId w:val="2"/>
        </w:numPr>
      </w:pPr>
      <w:r>
        <w:t>Wood-</w:t>
      </w:r>
      <w:proofErr w:type="spellStart"/>
      <w:r>
        <w:t>Ljungdahl</w:t>
      </w:r>
      <w:proofErr w:type="spellEnd"/>
      <w:r>
        <w:t xml:space="preserve">, formaldehyde assimilation, </w:t>
      </w:r>
      <w:r w:rsidR="001A7DF9">
        <w:t>nitrate reduction, dissimilatory sulfate reduction, 3-hydroxypropionate bi-cycle, dicarboxylate-</w:t>
      </w:r>
      <w:proofErr w:type="spellStart"/>
      <w:r w:rsidR="001A7DF9">
        <w:t>hydroxylbutyrate</w:t>
      </w:r>
      <w:proofErr w:type="spellEnd"/>
      <w:r w:rsidR="001A7DF9">
        <w:t xml:space="preserve"> cycle, </w:t>
      </w:r>
      <w:proofErr w:type="spellStart"/>
      <w:r w:rsidR="001A7DF9">
        <w:t>methylaspartate</w:t>
      </w:r>
      <w:proofErr w:type="spellEnd"/>
      <w:r w:rsidR="001A7DF9">
        <w:t xml:space="preserve"> cycle, semi-</w:t>
      </w:r>
      <w:proofErr w:type="spellStart"/>
      <w:r w:rsidR="001A7DF9">
        <w:t>phosphorylative</w:t>
      </w:r>
      <w:proofErr w:type="spellEnd"/>
      <w:r w:rsidR="001A7DF9">
        <w:t xml:space="preserve"> </w:t>
      </w:r>
      <w:proofErr w:type="spellStart"/>
      <w:r w:rsidR="001A7DF9">
        <w:t>Entner-Doudoroff</w:t>
      </w:r>
      <w:proofErr w:type="spellEnd"/>
    </w:p>
    <w:p w14:paraId="66CEE13C" w14:textId="7F40485E" w:rsidR="00500F73" w:rsidRDefault="001A7DF9" w:rsidP="00500F73">
      <w:pPr>
        <w:pStyle w:val="EndNoteBibliography"/>
        <w:numPr>
          <w:ilvl w:val="2"/>
          <w:numId w:val="2"/>
        </w:numPr>
      </w:pPr>
      <w:r>
        <w:t xml:space="preserve">Cytochrome </w:t>
      </w:r>
      <w:proofErr w:type="spellStart"/>
      <w:r>
        <w:t>bd</w:t>
      </w:r>
      <w:proofErr w:type="spellEnd"/>
      <w:r>
        <w:t>, acetate=&gt;CH</w:t>
      </w:r>
      <w:r>
        <w:rPr>
          <w:vertAlign w:val="subscript"/>
        </w:rPr>
        <w:t>4</w:t>
      </w:r>
      <w:r>
        <w:t xml:space="preserve"> methanogenesis</w:t>
      </w:r>
    </w:p>
    <w:p w14:paraId="602537E8" w14:textId="4367F196" w:rsidR="001A7DF9" w:rsidRDefault="001A7DF9" w:rsidP="001A7DF9">
      <w:pPr>
        <w:pStyle w:val="EndNoteBibliography"/>
        <w:numPr>
          <w:ilvl w:val="1"/>
          <w:numId w:val="2"/>
        </w:numPr>
      </w:pPr>
      <w:r>
        <w:t xml:space="preserve">Carbohydrate transport, cytochromes, N reduction, S oxidation: present w/ high MCRs in </w:t>
      </w:r>
      <w:proofErr w:type="spellStart"/>
      <w:r>
        <w:t>Sulfurovum</w:t>
      </w:r>
      <w:proofErr w:type="spellEnd"/>
      <w:r>
        <w:t xml:space="preserve">, </w:t>
      </w:r>
      <w:proofErr w:type="spellStart"/>
      <w:r>
        <w:t>Alteromonas</w:t>
      </w:r>
      <w:proofErr w:type="spellEnd"/>
      <w:r>
        <w:t>, Pseudomonas</w:t>
      </w:r>
      <w:r w:rsidR="002604D7">
        <w:t xml:space="preserve">, </w:t>
      </w:r>
      <w:proofErr w:type="spellStart"/>
      <w:r w:rsidR="002604D7">
        <w:t>Sphingomonas</w:t>
      </w:r>
      <w:proofErr w:type="spellEnd"/>
    </w:p>
    <w:p w14:paraId="37B1034C" w14:textId="4BCE1821" w:rsidR="001A7DF9" w:rsidRDefault="001A7DF9" w:rsidP="001A7DF9">
      <w:pPr>
        <w:pStyle w:val="EndNoteBibliography"/>
        <w:numPr>
          <w:ilvl w:val="2"/>
          <w:numId w:val="2"/>
        </w:numPr>
      </w:pPr>
      <w:r>
        <w:t>PTS transporters</w:t>
      </w:r>
    </w:p>
    <w:p w14:paraId="3C808D1E" w14:textId="53B84D32" w:rsidR="001A7DF9" w:rsidRDefault="001A7DF9" w:rsidP="001A7DF9">
      <w:pPr>
        <w:pStyle w:val="EndNoteBibliography"/>
        <w:numPr>
          <w:ilvl w:val="2"/>
          <w:numId w:val="2"/>
        </w:numPr>
      </w:pPr>
      <w:r>
        <w:t>Cytochromes c, c-cbb3, bc1</w:t>
      </w:r>
    </w:p>
    <w:p w14:paraId="60765439" w14:textId="3602214E" w:rsidR="001A7DF9" w:rsidRDefault="001A7DF9" w:rsidP="001A7DF9">
      <w:pPr>
        <w:pStyle w:val="EndNoteBibliography"/>
        <w:numPr>
          <w:ilvl w:val="2"/>
          <w:numId w:val="2"/>
        </w:numPr>
      </w:pPr>
      <w:r>
        <w:t>Thiosulfate oxidation (sox)</w:t>
      </w:r>
    </w:p>
    <w:p w14:paraId="0AC485FB" w14:textId="036F54EE" w:rsidR="001A7DF9" w:rsidRDefault="001A7DF9" w:rsidP="001A7DF9">
      <w:pPr>
        <w:pStyle w:val="EndNoteBibliography"/>
        <w:numPr>
          <w:ilvl w:val="2"/>
          <w:numId w:val="2"/>
        </w:numPr>
      </w:pPr>
      <w:r>
        <w:t>Assimilatory nitrate reduction</w:t>
      </w:r>
    </w:p>
    <w:p w14:paraId="6119D7AB" w14:textId="01C86757" w:rsidR="001A7DF9" w:rsidRDefault="001A7DF9" w:rsidP="001A7DF9">
      <w:pPr>
        <w:pStyle w:val="EndNoteBibliography"/>
        <w:numPr>
          <w:ilvl w:val="1"/>
          <w:numId w:val="2"/>
        </w:numPr>
      </w:pPr>
      <w:r>
        <w:t xml:space="preserve">Rare </w:t>
      </w:r>
      <w:proofErr w:type="spellStart"/>
      <w:r>
        <w:t>metabolisms:Present</w:t>
      </w:r>
      <w:proofErr w:type="spellEnd"/>
      <w:r>
        <w:t xml:space="preserve"> with high MCR in 2-4 MAGs / module</w:t>
      </w:r>
    </w:p>
    <w:p w14:paraId="003136D9" w14:textId="56C7853E" w:rsidR="001A7DF9" w:rsidRDefault="001A7DF9" w:rsidP="001A7DF9">
      <w:pPr>
        <w:pStyle w:val="EndNoteBibliography"/>
        <w:numPr>
          <w:ilvl w:val="2"/>
          <w:numId w:val="2"/>
        </w:numPr>
      </w:pPr>
      <w:r>
        <w:t>Fumarate reductase</w:t>
      </w:r>
    </w:p>
    <w:p w14:paraId="3F4F7045" w14:textId="70DA2803" w:rsidR="001A7DF9" w:rsidRDefault="001A7DF9" w:rsidP="001A7DF9">
      <w:pPr>
        <w:pStyle w:val="EndNoteBibliography"/>
        <w:numPr>
          <w:ilvl w:val="2"/>
          <w:numId w:val="2"/>
        </w:numPr>
      </w:pPr>
      <w:r>
        <w:t>Energy-coupling factor transport</w:t>
      </w:r>
    </w:p>
    <w:p w14:paraId="7C3DEF00" w14:textId="1DAEF94A" w:rsidR="001A7DF9" w:rsidRDefault="001A7DF9" w:rsidP="001A7DF9">
      <w:pPr>
        <w:pStyle w:val="EndNoteBibliography"/>
        <w:numPr>
          <w:ilvl w:val="2"/>
          <w:numId w:val="2"/>
        </w:numPr>
      </w:pPr>
      <w:r>
        <w:t>Nitrate/nitrite transport</w:t>
      </w:r>
    </w:p>
    <w:p w14:paraId="5C9E510A" w14:textId="670648FC" w:rsidR="001A7DF9" w:rsidRDefault="001A7DF9" w:rsidP="001A7DF9">
      <w:pPr>
        <w:pStyle w:val="EndNoteBibliography"/>
        <w:numPr>
          <w:ilvl w:val="2"/>
          <w:numId w:val="2"/>
        </w:numPr>
      </w:pPr>
      <w:r>
        <w:t>Mn/Zn/Fe transport</w:t>
      </w:r>
    </w:p>
    <w:p w14:paraId="772AD378" w14:textId="2DC3CD23" w:rsidR="002604D7" w:rsidRDefault="002604D7" w:rsidP="002604D7">
      <w:pPr>
        <w:pStyle w:val="EndNoteBibliography"/>
        <w:numPr>
          <w:ilvl w:val="1"/>
          <w:numId w:val="2"/>
        </w:numPr>
      </w:pPr>
      <w:r>
        <w:t xml:space="preserve">Carbon metabolism, cytochromes, sulfate transport: Present w/ high MCR in Pseudomonas, </w:t>
      </w:r>
      <w:proofErr w:type="spellStart"/>
      <w:r>
        <w:t>Alteromonas</w:t>
      </w:r>
      <w:proofErr w:type="spellEnd"/>
      <w:r>
        <w:t xml:space="preserve">, </w:t>
      </w:r>
      <w:proofErr w:type="spellStart"/>
      <w:r>
        <w:t>Sphingomonas</w:t>
      </w:r>
      <w:proofErr w:type="spellEnd"/>
    </w:p>
    <w:p w14:paraId="4BA174A2" w14:textId="3C6037A5" w:rsidR="004C4689" w:rsidRDefault="004C4689" w:rsidP="004C4689">
      <w:pPr>
        <w:pStyle w:val="EndNoteBibliography"/>
        <w:numPr>
          <w:ilvl w:val="2"/>
          <w:numId w:val="2"/>
        </w:numPr>
      </w:pPr>
      <w:r>
        <w:t xml:space="preserve">Pentose phosphate, phosphate acetyltransferase kinas, </w:t>
      </w:r>
      <w:proofErr w:type="spellStart"/>
      <w:r>
        <w:t>Entner-Doudoroff</w:t>
      </w:r>
      <w:proofErr w:type="spellEnd"/>
      <w:r>
        <w:t>, D-glucuronate / D-galacturonate degradation</w:t>
      </w:r>
    </w:p>
    <w:p w14:paraId="524385DD" w14:textId="2C9A2C84" w:rsidR="0048392D" w:rsidRDefault="0048392D" w:rsidP="004C4689">
      <w:pPr>
        <w:pStyle w:val="EndNoteBibliography"/>
        <w:numPr>
          <w:ilvl w:val="2"/>
          <w:numId w:val="2"/>
        </w:numPr>
      </w:pPr>
      <w:r>
        <w:t>Cytochrome c, bc1, o ubiquinol</w:t>
      </w:r>
    </w:p>
    <w:p w14:paraId="31AA891D" w14:textId="0BA284F9" w:rsidR="0048392D" w:rsidRDefault="0048392D" w:rsidP="004C4689">
      <w:pPr>
        <w:pStyle w:val="EndNoteBibliography"/>
        <w:numPr>
          <w:ilvl w:val="2"/>
          <w:numId w:val="2"/>
        </w:numPr>
      </w:pPr>
      <w:r>
        <w:t>Sulfate transport system</w:t>
      </w:r>
    </w:p>
    <w:p w14:paraId="784181BC" w14:textId="0C0468E9" w:rsidR="002604D7" w:rsidRDefault="0048392D" w:rsidP="002604D7">
      <w:pPr>
        <w:pStyle w:val="EndNoteBibliography"/>
        <w:numPr>
          <w:ilvl w:val="1"/>
          <w:numId w:val="2"/>
        </w:numPr>
      </w:pPr>
      <w:r>
        <w:t xml:space="preserve">Methanogenesis: Present with high MCR in </w:t>
      </w:r>
      <w:proofErr w:type="spellStart"/>
      <w:r>
        <w:t>Methanococci</w:t>
      </w:r>
      <w:proofErr w:type="spellEnd"/>
      <w:r>
        <w:t xml:space="preserve">, </w:t>
      </w:r>
      <w:proofErr w:type="spellStart"/>
      <w:r>
        <w:t>Methanomicrobia</w:t>
      </w:r>
      <w:proofErr w:type="spellEnd"/>
    </w:p>
    <w:p w14:paraId="20397269" w14:textId="58BCF14E" w:rsidR="0048392D" w:rsidRDefault="00AF13C9" w:rsidP="0048392D">
      <w:pPr>
        <w:pStyle w:val="EndNoteBibliography"/>
        <w:numPr>
          <w:ilvl w:val="2"/>
          <w:numId w:val="2"/>
        </w:numPr>
      </w:pPr>
      <w:r>
        <w:t>Pentose phosphate (archaea), 2-oxocarboxylic acid chain extension, CO</w:t>
      </w:r>
      <w:r>
        <w:rPr>
          <w:vertAlign w:val="subscript"/>
        </w:rPr>
        <w:t>2</w:t>
      </w:r>
      <w:r>
        <w:t xml:space="preserve">, methanol, trimethylamine </w:t>
      </w:r>
      <w:r w:rsidRPr="00AF13C9">
        <w:t>methanogenesis</w:t>
      </w:r>
    </w:p>
    <w:p w14:paraId="3549CDFA" w14:textId="40294FCD" w:rsidR="00AF13C9" w:rsidRDefault="00AF13C9" w:rsidP="00AF13C9">
      <w:pPr>
        <w:pStyle w:val="EndNoteBibliography"/>
        <w:numPr>
          <w:ilvl w:val="2"/>
          <w:numId w:val="2"/>
        </w:numPr>
      </w:pPr>
      <w:r>
        <w:t>Acetyl-CoA pathway</w:t>
      </w:r>
    </w:p>
    <w:p w14:paraId="0BE737FA" w14:textId="004C4146" w:rsidR="00AF13C9" w:rsidRDefault="00AF13C9" w:rsidP="00AF13C9">
      <w:pPr>
        <w:pStyle w:val="EndNoteBibliography"/>
        <w:numPr>
          <w:ilvl w:val="2"/>
          <w:numId w:val="2"/>
        </w:numPr>
      </w:pPr>
      <w:r>
        <w:t>N fixation</w:t>
      </w:r>
    </w:p>
    <w:p w14:paraId="0870D853" w14:textId="59637F10" w:rsidR="00224446" w:rsidRDefault="00224446" w:rsidP="00AF13C9">
      <w:pPr>
        <w:pStyle w:val="EndNoteBibliography"/>
        <w:numPr>
          <w:ilvl w:val="2"/>
          <w:numId w:val="2"/>
        </w:numPr>
      </w:pPr>
      <w:r>
        <w:t>V/A type ATPase (H</w:t>
      </w:r>
      <w:r>
        <w:rPr>
          <w:vertAlign w:val="superscript"/>
        </w:rPr>
        <w:t xml:space="preserve">+ </w:t>
      </w:r>
      <w:r>
        <w:t>transporter)</w:t>
      </w:r>
    </w:p>
    <w:p w14:paraId="008D9BEC" w14:textId="2464BB38" w:rsidR="00AF13C9" w:rsidRDefault="00AF13C9" w:rsidP="00224446">
      <w:pPr>
        <w:pStyle w:val="EndNoteBibliography"/>
        <w:numPr>
          <w:ilvl w:val="2"/>
          <w:numId w:val="2"/>
        </w:numPr>
      </w:pPr>
      <w:r>
        <w:t>Coenzyme M, F420 biosynthesis</w:t>
      </w:r>
    </w:p>
    <w:p w14:paraId="476F0C10" w14:textId="6598B07E" w:rsidR="00486A86" w:rsidRDefault="00486A86" w:rsidP="00486A86">
      <w:pPr>
        <w:pStyle w:val="Heading3"/>
      </w:pPr>
      <w:r>
        <w:t xml:space="preserve">Merging MAG expression and MAG metabolism </w:t>
      </w:r>
    </w:p>
    <w:p w14:paraId="27913B73" w14:textId="0EADBF08" w:rsidR="00F4140B" w:rsidRDefault="00F4140B" w:rsidP="00486A86">
      <w:pPr>
        <w:pStyle w:val="EndNoteBibliography"/>
      </w:pPr>
      <w:r>
        <w:t>No nutrient cycling relationships are currently obvious</w:t>
      </w:r>
    </w:p>
    <w:p w14:paraId="7CB1EB44" w14:textId="59E1EE49" w:rsidR="00943A0B" w:rsidRDefault="00943A0B" w:rsidP="00943A0B">
      <w:pPr>
        <w:pStyle w:val="EndNoteBibliography"/>
      </w:pPr>
      <w:proofErr w:type="spellStart"/>
      <w:r>
        <w:t>Nanohaloarchaea</w:t>
      </w:r>
      <w:proofErr w:type="spellEnd"/>
      <w:r>
        <w:t xml:space="preserve"> have low / 0 MCR for all modules except gluconeogenesis, glycolysis. 3 </w:t>
      </w:r>
      <w:proofErr w:type="spellStart"/>
      <w:r>
        <w:t>Nanohaloarchaea</w:t>
      </w:r>
      <w:proofErr w:type="spellEnd"/>
      <w:r>
        <w:t xml:space="preserve"> MAGs are active at 3 different samples and have an expression patterns associated with 3 different other MAGs:</w:t>
      </w:r>
    </w:p>
    <w:p w14:paraId="4B7F3F4F" w14:textId="3B1C1D5D" w:rsidR="00943A0B" w:rsidRDefault="00943A0B" w:rsidP="00943A0B">
      <w:pPr>
        <w:pStyle w:val="EndNoteBibliography"/>
        <w:numPr>
          <w:ilvl w:val="1"/>
          <w:numId w:val="2"/>
        </w:numPr>
      </w:pPr>
      <w:r>
        <w:t>43 associated w/ Methanococci_13b @ Ginger Castle</w:t>
      </w:r>
    </w:p>
    <w:p w14:paraId="409F4882" w14:textId="0DADD135" w:rsidR="00943A0B" w:rsidRDefault="00943A0B" w:rsidP="00943A0B">
      <w:pPr>
        <w:pStyle w:val="EndNoteBibliography"/>
        <w:numPr>
          <w:ilvl w:val="1"/>
          <w:numId w:val="2"/>
        </w:numPr>
      </w:pPr>
      <w:r>
        <w:t>54 associated w/ Thiotrichales_3 @ Shrimp Hole</w:t>
      </w:r>
    </w:p>
    <w:p w14:paraId="603F8BCF" w14:textId="2523C2A5" w:rsidR="00943A0B" w:rsidRDefault="00943A0B" w:rsidP="00943A0B">
      <w:pPr>
        <w:pStyle w:val="EndNoteBibliography"/>
        <w:numPr>
          <w:ilvl w:val="1"/>
          <w:numId w:val="2"/>
        </w:numPr>
      </w:pPr>
      <w:r>
        <w:t xml:space="preserve">18 loosely associated w/ </w:t>
      </w:r>
      <w:proofErr w:type="spellStart"/>
      <w:r>
        <w:t>Sphingomonas</w:t>
      </w:r>
      <w:proofErr w:type="spellEnd"/>
      <w:r>
        <w:t>, Pseudomonas @ Shrimp Hole 2013 and Hot Cracks</w:t>
      </w:r>
    </w:p>
    <w:p w14:paraId="2DB7B0C9" w14:textId="1E2C60FB" w:rsidR="00486A86" w:rsidRDefault="00486A86" w:rsidP="00486A86">
      <w:pPr>
        <w:pStyle w:val="EndNoteBibliography"/>
      </w:pPr>
      <w:r>
        <w:lastRenderedPageBreak/>
        <w:t xml:space="preserve">There are several MAG groups with similar metabolisms but very different </w:t>
      </w:r>
      <w:r w:rsidR="00896877">
        <w:t>expression patterns. The following is a list of those taxa followed by a list of where bin numbers in that taxon are active</w:t>
      </w:r>
    </w:p>
    <w:p w14:paraId="11EECA83" w14:textId="56161B20" w:rsidR="00896877" w:rsidRDefault="00896877" w:rsidP="00896877">
      <w:pPr>
        <w:pStyle w:val="EndNoteBibliography"/>
        <w:numPr>
          <w:ilvl w:val="1"/>
          <w:numId w:val="2"/>
        </w:numPr>
      </w:pPr>
      <w:proofErr w:type="spellStart"/>
      <w:r>
        <w:t>Sulfurovum</w:t>
      </w:r>
      <w:proofErr w:type="spellEnd"/>
      <w:r>
        <w:t xml:space="preserve"> – 43 @ Shrimp Hole, 31 @ Ginger Castle, Hot Cracks, </w:t>
      </w:r>
      <w:r w:rsidRPr="00896877">
        <w:t>43b, 9, 99, 37,13</w:t>
      </w:r>
      <w:r>
        <w:t xml:space="preserve"> @ Piccard</w:t>
      </w:r>
    </w:p>
    <w:p w14:paraId="291B7E6E" w14:textId="19FA226A" w:rsidR="00896877" w:rsidRDefault="00896877" w:rsidP="00896877">
      <w:pPr>
        <w:pStyle w:val="EndNoteBibliography"/>
        <w:numPr>
          <w:ilvl w:val="1"/>
          <w:numId w:val="2"/>
        </w:numPr>
      </w:pPr>
      <w:r>
        <w:t>Methanogens</w:t>
      </w:r>
    </w:p>
    <w:p w14:paraId="2C070B1C" w14:textId="5C9A9DD8" w:rsidR="00896877" w:rsidRDefault="00896877" w:rsidP="00896877">
      <w:pPr>
        <w:pStyle w:val="EndNoteBibliography"/>
        <w:numPr>
          <w:ilvl w:val="2"/>
          <w:numId w:val="2"/>
        </w:numPr>
      </w:pPr>
      <w:proofErr w:type="spellStart"/>
      <w:r>
        <w:t>Methanococci</w:t>
      </w:r>
      <w:proofErr w:type="spellEnd"/>
      <w:r>
        <w:t xml:space="preserve"> – 7 @ Shrimp Gulley, 13, 13b,</w:t>
      </w:r>
      <w:r w:rsidR="00214F95">
        <w:t xml:space="preserve"> </w:t>
      </w:r>
      <w:r>
        <w:t xml:space="preserve">24 @ Ginger Castle, 69b @ Hot </w:t>
      </w:r>
      <w:proofErr w:type="spellStart"/>
      <w:r>
        <w:t>Chimlet</w:t>
      </w:r>
      <w:proofErr w:type="spellEnd"/>
      <w:r>
        <w:t>, Shrimp Canyon (active everywhere except Shrimp Hole)</w:t>
      </w:r>
    </w:p>
    <w:p w14:paraId="0A32294F" w14:textId="2B2827F9" w:rsidR="00896877" w:rsidRDefault="00896877" w:rsidP="00896877">
      <w:pPr>
        <w:pStyle w:val="EndNoteBibliography"/>
        <w:numPr>
          <w:ilvl w:val="2"/>
          <w:numId w:val="2"/>
        </w:numPr>
      </w:pPr>
      <w:proofErr w:type="spellStart"/>
      <w:r>
        <w:t>Methanomicrobia</w:t>
      </w:r>
      <w:proofErr w:type="spellEnd"/>
      <w:r>
        <w:t xml:space="preserve"> – 41,84,45 @ Shrimp Hole 2012, 78 @ Shrimp Hole 2013</w:t>
      </w:r>
    </w:p>
    <w:p w14:paraId="3E9233BB" w14:textId="04D67532" w:rsidR="00896877" w:rsidRDefault="00896877" w:rsidP="00896877">
      <w:pPr>
        <w:pStyle w:val="EndNoteBibliography"/>
        <w:numPr>
          <w:ilvl w:val="1"/>
          <w:numId w:val="2"/>
        </w:numPr>
      </w:pPr>
      <w:proofErr w:type="spellStart"/>
      <w:r>
        <w:t>Desulfobacterales</w:t>
      </w:r>
      <w:proofErr w:type="spellEnd"/>
    </w:p>
    <w:p w14:paraId="325AC320" w14:textId="51B52070" w:rsidR="00896877" w:rsidRPr="00486A86" w:rsidRDefault="00896877" w:rsidP="00896877">
      <w:pPr>
        <w:pStyle w:val="EndNoteBibliography"/>
        <w:numPr>
          <w:ilvl w:val="2"/>
          <w:numId w:val="2"/>
        </w:numPr>
      </w:pPr>
      <w:r>
        <w:t>16,26 @ Ginger Castle, Hot Cracks, 29 @ Shrimp Gulley</w:t>
      </w:r>
    </w:p>
    <w:p w14:paraId="39CFE294" w14:textId="4F72FD97" w:rsidR="00486A86" w:rsidRDefault="00214F95" w:rsidP="00214F95">
      <w:pPr>
        <w:pStyle w:val="Heading3"/>
      </w:pPr>
      <w:r>
        <w:t>Can MAG metabolism predict activity at a certain sample site?</w:t>
      </w:r>
    </w:p>
    <w:p w14:paraId="7A527A01" w14:textId="63947E1C" w:rsidR="003617C2" w:rsidRDefault="003617C2" w:rsidP="003617C2">
      <w:pPr>
        <w:pStyle w:val="EndNoteBibliography"/>
      </w:pPr>
      <w:r>
        <w:t>Since MAGs cluster by taxonomy for both expression and metabolism, some metabolisms seem to be associated with higher MAG expression at a sample site</w:t>
      </w:r>
    </w:p>
    <w:p w14:paraId="52B6D741" w14:textId="7C614E66" w:rsidR="003617C2" w:rsidRDefault="003617C2" w:rsidP="003617C2">
      <w:pPr>
        <w:pStyle w:val="EndNoteBibliography"/>
      </w:pPr>
      <w:r>
        <w:t>Conducted two-tailed</w:t>
      </w:r>
      <w:r w:rsidR="00AB184C">
        <w:t xml:space="preserve"> </w:t>
      </w:r>
      <w:r>
        <w:t>Mann-Whitney U Test on a bin set and compared distribution of MCRs for a certain module to distribution of MCRs for that same module in all other MAGs (ex. can compare whether distribution of MCRs for glycolysis in MAGs active in Piccard is different from distribution for MAGs active at all other sites)</w:t>
      </w:r>
    </w:p>
    <w:p w14:paraId="0305533E" w14:textId="52D259D6" w:rsidR="003617C2" w:rsidRDefault="003617C2" w:rsidP="003617C2">
      <w:pPr>
        <w:pStyle w:val="EndNoteBibliography"/>
      </w:pPr>
      <w:r>
        <w:t>Modules that were significantly enriched/depleted</w:t>
      </w:r>
      <w:r w:rsidR="00BE36BE">
        <w:t xml:space="preserve"> (p&lt;0.05)</w:t>
      </w:r>
      <w:r>
        <w:t xml:space="preserve"> in MAGs active at each sample are shown in </w:t>
      </w:r>
      <w:r w:rsidRPr="003617C2">
        <w:rPr>
          <w:b/>
        </w:rPr>
        <w:t>Tables 1-3</w:t>
      </w:r>
      <w:r>
        <w:t xml:space="preserve"> (Piccard, Shrimp Hole, and Von </w:t>
      </w:r>
      <w:proofErr w:type="spellStart"/>
      <w:r>
        <w:t>Damm</w:t>
      </w:r>
      <w:proofErr w:type="spellEnd"/>
      <w:r>
        <w:t xml:space="preserve"> minus Shrimp Hole, respectively)</w:t>
      </w:r>
    </w:p>
    <w:p w14:paraId="3D1B81F4" w14:textId="7F28E9CF" w:rsidR="007D62AF" w:rsidRDefault="007D62AF" w:rsidP="007D62AF">
      <w:pPr>
        <w:pStyle w:val="Heading1"/>
      </w:pPr>
      <w:r>
        <w:t>Discussion</w:t>
      </w:r>
    </w:p>
    <w:p w14:paraId="5F9E9D83" w14:textId="2FC6D4BF" w:rsidR="0050262B" w:rsidRDefault="0050262B" w:rsidP="0050262B">
      <w:pPr>
        <w:pStyle w:val="Heading3"/>
      </w:pPr>
      <w:r>
        <w:t>Limitation of Geochemical Data</w:t>
      </w:r>
    </w:p>
    <w:p w14:paraId="0144E142" w14:textId="1F694445" w:rsidR="0050262B" w:rsidRDefault="0050262B" w:rsidP="0050262B">
      <w:pPr>
        <w:pStyle w:val="EndNoteBibliography"/>
      </w:pPr>
      <w:r>
        <w:t>Lack of geochemical data beyond temperate and pH is a major limitation</w:t>
      </w:r>
    </w:p>
    <w:p w14:paraId="246CCA02" w14:textId="63CC6D7A" w:rsidR="0050262B" w:rsidRDefault="0050262B" w:rsidP="0050262B">
      <w:pPr>
        <w:pStyle w:val="EndNoteBibliography"/>
      </w:pPr>
      <w:r>
        <w:t>While we know</w:t>
      </w:r>
      <w:r>
        <w:t xml:space="preserve"> that VD and PD have different depths/ surrounding geology, detailed data for metabolites like methane, sulfur, manganese, iron, carbohydrates makes metabolic analysis difficult</w:t>
      </w:r>
    </w:p>
    <w:p w14:paraId="5EEBF345" w14:textId="15BF10D1" w:rsidR="0050262B" w:rsidRDefault="0050262B" w:rsidP="0050262B">
      <w:pPr>
        <w:pStyle w:val="EndNoteBibliography"/>
      </w:pPr>
      <w:r>
        <w:t>Harder to assess magnitude of biotic factors on MAG expression without knowledge of abiotic factors</w:t>
      </w:r>
    </w:p>
    <w:p w14:paraId="330F4D2C" w14:textId="6953BDA9" w:rsidR="00AB184C" w:rsidRDefault="0050262B" w:rsidP="0050262B">
      <w:pPr>
        <w:pStyle w:val="Heading3"/>
      </w:pPr>
      <w:r>
        <w:t>Confirmation of previous results</w:t>
      </w:r>
    </w:p>
    <w:p w14:paraId="115805D2" w14:textId="61329961" w:rsidR="00B03980" w:rsidRDefault="0050262B" w:rsidP="00B03980">
      <w:pPr>
        <w:pStyle w:val="EndNoteBibliography"/>
      </w:pPr>
      <w:r>
        <w:t xml:space="preserve">Results indicating little difference in gene-resolved metabolism between VD/ PD consistent with </w:t>
      </w:r>
      <w:r>
        <w:fldChar w:fldCharType="begin"/>
      </w:r>
      <w:r>
        <w:instrText xml:space="preserve"> ADDIN EN.CITE &lt;EndNote&gt;&lt;Cite AuthorYear="1"&gt;&lt;Author&gt;Reveillaud&lt;/Author&gt;&lt;Year&gt;2016&lt;/Year&gt;&lt;RecNum&gt;32&lt;/RecNum&gt;&lt;DisplayText&gt;Reveillaud et al. (2016)&lt;/DisplayText&gt;&lt;record&gt;&lt;rec-number&gt;32&lt;/rec-number&gt;&lt;foreign-keys&gt;&lt;key app="EN" db-id="5devs09fppexadeevf2pa00x00pewzs2tzf9" timestamp="1491189586"&gt;32&lt;/key&gt;&lt;/foreign-keys&gt;&lt;ref-type name="Journal Article"&gt;17&lt;/ref-type&gt;&lt;contributors&gt;&lt;authors&gt;&lt;author&gt;Reveillaud, J.&lt;/author&gt;&lt;author&gt;Reddington, E.&lt;/author&gt;&lt;author&gt;McDermott, J.&lt;/author&gt;&lt;author&gt;Algar, C.&lt;/author&gt;&lt;author&gt;Meyer, J. L.&lt;/author&gt;&lt;author&gt;Sylva, S.&lt;/author&gt;&lt;author&gt;Seewald, J.&lt;/author&gt;&lt;author&gt;German, C. R.&lt;/author&gt;&lt;author&gt;Huber, J. A.&lt;/author&gt;&lt;/authors&gt;&lt;/contributors&gt;&lt;auth-address&gt;Marine Biological Laboratory, Josephine Bay Paul Center, 7 MBL Street, Woods Hole, MA, 02543, USA.&amp;#xD;Woods Hole Oceanographic Institution, Woods Hole, MA, USA.&amp;#xD;Soil and Water Science Department, University of Florida, Gainesville, FL, 32611, USA.&lt;/auth-address&gt;&lt;titles&gt;&lt;title&gt;Subseafloor microbial communities in hydrogen-rich vent fluids from hydrothermal systems along the Mid-Cayman Rise&lt;/title&gt;&lt;secondary-title&gt;Environ Microbiol&lt;/secondary-title&gt;&lt;/titles&gt;&lt;periodical&gt;&lt;full-title&gt;Environ Microbiol&lt;/full-title&gt;&lt;/periodical&gt;&lt;pages&gt;1970-87&lt;/pages&gt;&lt;volume&gt;18&lt;/volume&gt;&lt;number&gt;6&lt;/number&gt;&lt;dates&gt;&lt;year&gt;2016&lt;/year&gt;&lt;pub-dates&gt;&lt;date&gt;Jun&lt;/date&gt;&lt;/pub-dates&gt;&lt;/dates&gt;&lt;isbn&gt;1462-2920 (Electronic)&amp;#xD;1462-2912 (Linking)&lt;/isbn&gt;&lt;accession-num&gt;26663423&lt;/accession-num&gt;&lt;urls&gt;&lt;related-urls&gt;&lt;url&gt;https://www.ncbi.nlm.nih.gov/pubmed/26663423&lt;/url&gt;&lt;url&gt;https://www.ncbi.nlm.nih.gov/pmc/articles/PMC5021209/pdf/EMI-18-1970.pdf&lt;/url&gt;&lt;/related-urls&gt;&lt;/urls&gt;&lt;custom2&gt;PMC5021209&lt;/custom2&gt;&lt;electronic-resource-num&gt;10.1111/1462-2920.13173&lt;/electronic-resource-num&gt;&lt;research-notes&gt;Cornerstone — will be cited a lot, good first look at site in question&lt;/research-notes&gt;&lt;/record&gt;&lt;/Cite&gt;&lt;/EndNote&gt;</w:instrText>
      </w:r>
      <w:r>
        <w:fldChar w:fldCharType="separate"/>
      </w:r>
      <w:r>
        <w:rPr>
          <w:noProof/>
        </w:rPr>
        <w:t>Reveillaud et al. (2016)</w:t>
      </w:r>
      <w:r>
        <w:fldChar w:fldCharType="end"/>
      </w:r>
      <w:r w:rsidR="00B03980">
        <w:t xml:space="preserve">. </w:t>
      </w:r>
      <w:r w:rsidR="00B03980" w:rsidRPr="00B03980">
        <w:rPr>
          <w:b/>
        </w:rPr>
        <w:t>Fig. 1</w:t>
      </w:r>
      <w:r w:rsidR="00B03980">
        <w:t xml:space="preserve"> </w:t>
      </w:r>
      <w:r w:rsidR="00B03980">
        <w:t xml:space="preserve">is a more detailed version of bubble plot in </w:t>
      </w:r>
      <w:r w:rsidR="00B03980">
        <w:fldChar w:fldCharType="begin"/>
      </w:r>
      <w:r w:rsidR="00B03980">
        <w:instrText xml:space="preserve"> ADDIN EN.CITE &lt;EndNote&gt;&lt;Cite&gt;&lt;Author&gt;Reveillaud&lt;/Author&gt;&lt;Year&gt;2016&lt;/Year&gt;&lt;RecNum&gt;32&lt;/RecNum&gt;&lt;DisplayText&gt;(Reveillaud et al., 2016)&lt;/DisplayText&gt;&lt;record&gt;&lt;rec-number&gt;32&lt;/rec-number&gt;&lt;foreign-keys&gt;&lt;key app="EN" db-id="5devs09fppexadeevf2pa00x00pewzs2tzf9" timestamp="1491189586"&gt;32&lt;/key&gt;&lt;/foreign-keys&gt;&lt;ref-type name="Journal Article"&gt;17&lt;/ref-type&gt;&lt;contributors&gt;&lt;authors&gt;&lt;author&gt;Reveillaud, J.&lt;/author&gt;&lt;author&gt;Reddington, E.&lt;/author&gt;&lt;author&gt;McDermott, J.&lt;/author&gt;&lt;author&gt;Algar, C.&lt;/author&gt;&lt;author&gt;Meyer, J. L.&lt;/author&gt;&lt;author&gt;Sylva, S.&lt;/author&gt;&lt;author&gt;Seewald, J.&lt;/author&gt;&lt;author&gt;German, C. R.&lt;/author&gt;&lt;author&gt;Huber, J. A.&lt;/author&gt;&lt;/authors&gt;&lt;/contributors&gt;&lt;auth-address&gt;Marine Biological Laboratory, Josephine Bay Paul Center, 7 MBL Street, Woods Hole, MA, 02543, USA.&amp;#xD;Woods Hole Oceanographic Institution, Woods Hole, MA, USA.&amp;#xD;Soil and Water Science Department, University of Florida, Gainesville, FL, 32611, USA.&lt;/auth-address&gt;&lt;titles&gt;&lt;title&gt;Subseafloor microbial communities in hydrogen-rich vent fluids from hydrothermal systems along the Mid-Cayman Rise&lt;/title&gt;&lt;secondary-title&gt;Environ Microbiol&lt;/secondary-title&gt;&lt;/titles&gt;&lt;periodical&gt;&lt;full-title&gt;Environ Microbiol&lt;/full-title&gt;&lt;/periodical&gt;&lt;pages&gt;1970-87&lt;/pages&gt;&lt;volume&gt;18&lt;/volume&gt;&lt;number&gt;6&lt;/number&gt;&lt;dates&gt;&lt;year&gt;2016&lt;/year&gt;&lt;pub-dates&gt;&lt;date&gt;Jun&lt;/date&gt;&lt;/pub-dates&gt;&lt;/dates&gt;&lt;isbn&gt;1462-2920 (Electronic)&amp;#xD;1462-2912 (Linking)&lt;/isbn&gt;&lt;accession-num&gt;26663423&lt;/accession-num&gt;&lt;urls&gt;&lt;related-urls&gt;&lt;url&gt;https://www.ncbi.nlm.nih.gov/pubmed/26663423&lt;/url&gt;&lt;url&gt;https://www.ncbi.nlm.nih.gov/pmc/articles/PMC5021209/pdf/EMI-18-1970.pdf&lt;/url&gt;&lt;/related-urls&gt;&lt;/urls&gt;&lt;custom2&gt;PMC5021209&lt;/custom2&gt;&lt;electronic-resource-num&gt;10.1111/1462-2920.13173&lt;/electronic-resource-num&gt;&lt;research-notes&gt;Cornerstone — will be cited a lot, good first look at site in question&lt;/research-notes&gt;&lt;/record&gt;&lt;/Cite&gt;&lt;/EndNote&gt;</w:instrText>
      </w:r>
      <w:r w:rsidR="00B03980">
        <w:fldChar w:fldCharType="separate"/>
      </w:r>
      <w:r w:rsidR="00B03980">
        <w:rPr>
          <w:noProof/>
        </w:rPr>
        <w:t>(Reveillaud et al., 2016)</w:t>
      </w:r>
      <w:r w:rsidR="00B03980">
        <w:fldChar w:fldCharType="end"/>
      </w:r>
      <w:r w:rsidR="00B03980">
        <w:t xml:space="preserve"> with more genes and sample-resolved (rather than</w:t>
      </w:r>
      <w:r w:rsidR="00B03980">
        <w:t xml:space="preserve"> vent</w:t>
      </w:r>
      <w:r w:rsidR="00B03980">
        <w:t xml:space="preserve"> field-resolved) data </w:t>
      </w:r>
    </w:p>
    <w:p w14:paraId="7A5A1FFC" w14:textId="77777777" w:rsidR="00B03980" w:rsidRDefault="00B03980" w:rsidP="00B03980">
      <w:pPr>
        <w:pStyle w:val="EndNoteBibliography"/>
      </w:pPr>
      <w:bookmarkStart w:id="0" w:name="_GoBack"/>
      <w:bookmarkEnd w:id="0"/>
    </w:p>
    <w:p w14:paraId="4C9FDC4D" w14:textId="23C9D75E" w:rsidR="0050262B" w:rsidRPr="0050262B" w:rsidRDefault="0050262B" w:rsidP="0050262B">
      <w:pPr>
        <w:pStyle w:val="EndNoteBibliography"/>
      </w:pPr>
    </w:p>
    <w:p w14:paraId="63553BB7" w14:textId="77777777" w:rsidR="007D62AF" w:rsidRDefault="007D62AF" w:rsidP="007D62AF">
      <w:pPr>
        <w:pStyle w:val="Heading1"/>
      </w:pPr>
      <w:r>
        <w:t>Materials and Methods</w:t>
      </w:r>
    </w:p>
    <w:p w14:paraId="57E0BFA9" w14:textId="77777777" w:rsidR="007D62AF" w:rsidRPr="007D62AF" w:rsidRDefault="007D62AF" w:rsidP="007D62AF">
      <w:pPr>
        <w:pStyle w:val="Heading3"/>
      </w:pPr>
      <w:r>
        <w:t>Module Completion Ratio (MCR)</w:t>
      </w:r>
    </w:p>
    <w:p w14:paraId="64258A9D" w14:textId="77777777" w:rsidR="007D62AF" w:rsidRPr="007D62AF" w:rsidRDefault="007D62AF" w:rsidP="007D62AF">
      <w:pPr>
        <w:rPr>
          <w:rFonts w:ascii="Garamond" w:hAnsi="Garamond"/>
        </w:rPr>
      </w:pPr>
      <w:r w:rsidRPr="007D62AF">
        <w:rPr>
          <w:rFonts w:ascii="Garamond" w:hAnsi="Garamond"/>
        </w:rPr>
        <w:t>It is calculated by calculating the proportion of necessary KEGG orthologs possessed by the MAG for each reaction step. The completeness proportions for all reactions in the module are then averaged</w:t>
      </w:r>
    </w:p>
    <w:p w14:paraId="0F43892C" w14:textId="77777777" w:rsidR="007D62AF" w:rsidRDefault="007D62AF" w:rsidP="007D62AF">
      <w:pPr>
        <w:pStyle w:val="Heading1"/>
      </w:pPr>
      <w:r>
        <w:t>Supplementary Figures</w:t>
      </w:r>
    </w:p>
    <w:p w14:paraId="18C408D4" w14:textId="79B92B86" w:rsidR="007D62AF" w:rsidRPr="007D62AF" w:rsidRDefault="007D62AF" w:rsidP="007D62AF">
      <w:pPr>
        <w:pStyle w:val="EndNoteBibliography"/>
        <w:sectPr w:rsidR="007D62AF" w:rsidRPr="007D62AF" w:rsidSect="00E903A4">
          <w:pgSz w:w="12240" w:h="15840"/>
          <w:pgMar w:top="1440" w:right="1440" w:bottom="1440" w:left="1440" w:header="720" w:footer="720" w:gutter="0"/>
          <w:cols w:space="720"/>
          <w:docGrid w:linePitch="360"/>
        </w:sectPr>
      </w:pPr>
    </w:p>
    <w:p w14:paraId="2F5BFAB3" w14:textId="3AC0F48A" w:rsidR="009B4D97" w:rsidRPr="00195259" w:rsidRDefault="009B4D97" w:rsidP="00195259">
      <w:pPr>
        <w:pStyle w:val="EndNoteBibliography"/>
        <w:sectPr w:rsidR="009B4D97" w:rsidRPr="00195259" w:rsidSect="00DF6BE2">
          <w:pgSz w:w="12240" w:h="15840"/>
          <w:pgMar w:top="1440" w:right="1440" w:bottom="1440" w:left="1440" w:header="720" w:footer="720" w:gutter="0"/>
          <w:cols w:space="720"/>
          <w:docGrid w:linePitch="360"/>
        </w:sectPr>
      </w:pPr>
    </w:p>
    <w:p w14:paraId="23824451" w14:textId="77777777" w:rsidR="00E903A4" w:rsidRDefault="00DA5901">
      <w:pPr>
        <w:sectPr w:rsidR="00E903A4" w:rsidSect="00DF6BE2">
          <w:pgSz w:w="12240" w:h="15840"/>
          <w:pgMar w:top="288" w:right="288" w:bottom="288" w:left="288" w:header="720" w:footer="720" w:gutter="0"/>
          <w:cols w:space="720"/>
          <w:docGrid w:linePitch="360"/>
        </w:sectPr>
      </w:pPr>
      <w:r>
        <w:rPr>
          <w:noProof/>
        </w:rPr>
        <w:lastRenderedPageBreak/>
        <w:pict w14:anchorId="622935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alt="/Users/dgalambos/Documents/GitHub/meta-omics/Illustrator/MG_DNA.pdf" style="width:410.65pt;height:765.1pt;mso-width-percent:0;mso-height-percent:0;mso-width-percent:0;mso-height-percent:0">
            <v:imagedata r:id="rId7" o:title="MG_DNA"/>
          </v:shape>
        </w:pict>
      </w:r>
    </w:p>
    <w:p w14:paraId="75E0BF3C" w14:textId="7237193F" w:rsidR="00AE6FE0" w:rsidRDefault="00DA5901">
      <w:r>
        <w:rPr>
          <w:noProof/>
        </w:rPr>
        <w:lastRenderedPageBreak/>
        <w:pict w14:anchorId="5B350293">
          <v:shape id="_x0000_i1030" type="#_x0000_t75" alt="/Users/dgalambos/Documents/GitHub/meta-omics/Illustrator/MT_RNA_2.pdf" style="width:416.2pt;height:771.45pt;mso-width-percent:0;mso-height-percent:0;mso-width-percent:0;mso-height-percent:0">
            <v:imagedata r:id="rId8" o:title="MT_RNA_2"/>
          </v:shape>
        </w:pict>
      </w:r>
    </w:p>
    <w:p w14:paraId="4A1560B3" w14:textId="77777777" w:rsidR="00033380" w:rsidRDefault="00033380">
      <w:pPr>
        <w:sectPr w:rsidR="00033380" w:rsidSect="00E903A4">
          <w:pgSz w:w="12240" w:h="15840"/>
          <w:pgMar w:top="288" w:right="288" w:bottom="288" w:left="288" w:header="720" w:footer="720" w:gutter="0"/>
          <w:cols w:space="720"/>
          <w:docGrid w:linePitch="360"/>
        </w:sectPr>
      </w:pPr>
    </w:p>
    <w:p w14:paraId="312B8F44" w14:textId="77777777" w:rsidR="00033380" w:rsidRDefault="00033380">
      <w:r>
        <w:rPr>
          <w:noProof/>
        </w:rPr>
        <w:lastRenderedPageBreak/>
        <w:drawing>
          <wp:inline distT="0" distB="0" distL="0" distR="0" wp14:anchorId="0CA424D8" wp14:editId="10262E6A">
            <wp:extent cx="5715000" cy="9664360"/>
            <wp:effectExtent l="0" t="0" r="0" b="635"/>
            <wp:docPr id="4" name="Picture 4" descr="/Users/dgalambos/Documents/GitHub/meta-omics/test_scripts/all_bins_RNA/MAG_RNA_samples_z_score_rows_cluster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dgalambos/Documents/GitHub/meta-omics/test_scripts/all_bins_RNA/MAG_RNA_samples_z_score_rows_clustered.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8570" cy="9670397"/>
                    </a:xfrm>
                    <a:prstGeom prst="rect">
                      <a:avLst/>
                    </a:prstGeom>
                    <a:noFill/>
                    <a:ln>
                      <a:noFill/>
                    </a:ln>
                  </pic:spPr>
                </pic:pic>
              </a:graphicData>
            </a:graphic>
          </wp:inline>
        </w:drawing>
      </w:r>
    </w:p>
    <w:p w14:paraId="6F23EE2E" w14:textId="77777777" w:rsidR="00033380" w:rsidRDefault="00033380">
      <w:pPr>
        <w:sectPr w:rsidR="00033380" w:rsidSect="00F84C3E">
          <w:pgSz w:w="12240" w:h="15840"/>
          <w:pgMar w:top="288" w:right="288" w:bottom="288" w:left="288" w:header="720" w:footer="720" w:gutter="0"/>
          <w:cols w:space="720"/>
          <w:docGrid w:linePitch="360"/>
        </w:sectPr>
      </w:pPr>
    </w:p>
    <w:p w14:paraId="51141D10" w14:textId="215DE8AB" w:rsidR="00AB184C" w:rsidRPr="00FB4C05" w:rsidRDefault="00DA5901" w:rsidP="00AB184C">
      <w:pPr>
        <w:sectPr w:rsidR="00AB184C" w:rsidRPr="00FB4C05" w:rsidSect="00AB184C">
          <w:pgSz w:w="12240" w:h="15840"/>
          <w:pgMar w:top="288" w:right="288" w:bottom="288" w:left="288" w:header="720" w:footer="720" w:gutter="0"/>
          <w:cols w:space="720"/>
          <w:docGrid w:linePitch="360"/>
        </w:sectPr>
      </w:pPr>
      <w:r>
        <w:rPr>
          <w:noProof/>
        </w:rPr>
        <w:lastRenderedPageBreak/>
        <w:pict w14:anchorId="23CF57F9">
          <v:shape id="_x0000_i1029" type="#_x0000_t75" alt="/Users/dgalambos/Documents/GitHub/meta-omics/spring_2018/all_bins_truncated_MCR_clustered.pdf" style="width:583.9pt;height:674.1pt;mso-width-percent:0;mso-height-percent:0;mso-width-percent:0;mso-height-percent:0">
            <v:imagedata r:id="rId10" o:title="all_bins_truncated_MCR_clustered"/>
          </v:shape>
        </w:pict>
      </w:r>
    </w:p>
    <w:p w14:paraId="0BABD8C4" w14:textId="77777777" w:rsidR="00FB4C05" w:rsidRDefault="00DA5901" w:rsidP="00052322">
      <w:r>
        <w:rPr>
          <w:noProof/>
        </w:rPr>
        <w:lastRenderedPageBreak/>
        <w:pict w14:anchorId="07B6703E">
          <v:shape id="_x0000_i1028" type="#_x0000_t75" alt="/Users/dgalambos/Documents/GitHub/meta-omics/spring_2018/combined_heatmap/combined_MCR_expression.pdf" style="width:581.55pt;height:598.15pt;mso-width-percent:0;mso-height-percent:0;mso-width-percent:0;mso-height-percent:0">
            <v:imagedata r:id="rId11" o:title="combined_MCR_expression"/>
          </v:shape>
        </w:pict>
      </w:r>
    </w:p>
    <w:p w14:paraId="5AA78489" w14:textId="77777777" w:rsidR="00AB72B9" w:rsidRDefault="00AB72B9" w:rsidP="00052322">
      <w:pPr>
        <w:sectPr w:rsidR="00AB72B9" w:rsidSect="00F84C3E">
          <w:pgSz w:w="15840" w:h="12240" w:orient="landscape"/>
          <w:pgMar w:top="288" w:right="288" w:bottom="288" w:left="288" w:header="720" w:footer="720" w:gutter="0"/>
          <w:cols w:space="720"/>
          <w:docGrid w:linePitch="360"/>
        </w:sectPr>
      </w:pPr>
    </w:p>
    <w:p w14:paraId="6794517C" w14:textId="77777777" w:rsidR="00033380" w:rsidRDefault="00DA5901" w:rsidP="00052322">
      <w:r>
        <w:rPr>
          <w:noProof/>
        </w:rPr>
        <w:object w:dxaOrig="14480" w:dyaOrig="9940" w14:anchorId="062A567A">
          <v:shape id="_x0000_i1027" type="#_x0000_t75" alt="" style="width:474.75pt;height:326pt;mso-width-percent:0;mso-height-percent:0;mso-width-percent:0;mso-height-percent:0" o:ole="">
            <v:imagedata r:id="rId12" o:title=""/>
          </v:shape>
          <o:OLEObject Type="Embed" ProgID="Excel.Sheet.12" ShapeID="_x0000_i1027" DrawAspect="Content" ObjectID="_1589827322" r:id="rId13"/>
        </w:object>
      </w:r>
    </w:p>
    <w:p w14:paraId="4006FA75" w14:textId="77777777" w:rsidR="000A288E" w:rsidRDefault="000A288E" w:rsidP="00052322"/>
    <w:p w14:paraId="66C3305F" w14:textId="77777777" w:rsidR="00A20D2D" w:rsidRDefault="00A20D2D" w:rsidP="00052322"/>
    <w:p w14:paraId="69238C7E" w14:textId="77777777" w:rsidR="000A288E" w:rsidRDefault="00DA5901" w:rsidP="00052322">
      <w:r>
        <w:rPr>
          <w:noProof/>
        </w:rPr>
        <w:object w:dxaOrig="15220" w:dyaOrig="5780" w14:anchorId="4FB52C70">
          <v:shape id="_x0000_i1026" type="#_x0000_t75" alt="" style="width:470.75pt;height:178.8pt;mso-width-percent:0;mso-height-percent:0;mso-width-percent:0;mso-height-percent:0" o:ole="">
            <v:imagedata r:id="rId14" o:title=""/>
          </v:shape>
          <o:OLEObject Type="Embed" ProgID="Excel.Sheet.12" ShapeID="_x0000_i1026" DrawAspect="Content" ObjectID="_1589827323" r:id="rId15"/>
        </w:object>
      </w:r>
    </w:p>
    <w:p w14:paraId="13D1B1C4" w14:textId="77777777" w:rsidR="00A20D2D" w:rsidRDefault="00A20D2D" w:rsidP="00052322"/>
    <w:p w14:paraId="6E9D6692" w14:textId="77777777" w:rsidR="00A20D2D" w:rsidRDefault="00A20D2D" w:rsidP="00052322"/>
    <w:p w14:paraId="2774DBFD" w14:textId="77777777" w:rsidR="00A20D2D" w:rsidRDefault="00A20D2D" w:rsidP="00052322"/>
    <w:p w14:paraId="49283095" w14:textId="77777777" w:rsidR="00A20D2D" w:rsidRDefault="00A20D2D" w:rsidP="00052322"/>
    <w:p w14:paraId="25DC9C65" w14:textId="77777777" w:rsidR="00A20D2D" w:rsidRDefault="00A20D2D" w:rsidP="00052322"/>
    <w:p w14:paraId="1B68A77C" w14:textId="77777777" w:rsidR="00A20D2D" w:rsidRDefault="00A20D2D" w:rsidP="00052322"/>
    <w:p w14:paraId="18EDFCE4" w14:textId="77777777" w:rsidR="00A20D2D" w:rsidRDefault="00A20D2D" w:rsidP="00052322"/>
    <w:p w14:paraId="7D0B7D2F" w14:textId="77777777" w:rsidR="00A20D2D" w:rsidRDefault="00A20D2D" w:rsidP="00052322"/>
    <w:p w14:paraId="3CCE636B" w14:textId="77777777" w:rsidR="00A20D2D" w:rsidRDefault="00A20D2D" w:rsidP="00052322"/>
    <w:p w14:paraId="54C8D6B6" w14:textId="77777777" w:rsidR="00A20D2D" w:rsidRDefault="00A20D2D" w:rsidP="00052322"/>
    <w:p w14:paraId="011F6820" w14:textId="77777777" w:rsidR="00DF6BE2" w:rsidRDefault="00DA5901" w:rsidP="00052322">
      <w:pPr>
        <w:sectPr w:rsidR="00DF6BE2" w:rsidSect="00AB72B9">
          <w:pgSz w:w="12240" w:h="15840"/>
          <w:pgMar w:top="1440" w:right="1440" w:bottom="1440" w:left="1440" w:header="720" w:footer="720" w:gutter="0"/>
          <w:cols w:space="720"/>
          <w:docGrid w:linePitch="360"/>
        </w:sectPr>
      </w:pPr>
      <w:r>
        <w:rPr>
          <w:noProof/>
        </w:rPr>
        <w:object w:dxaOrig="15080" w:dyaOrig="9620" w14:anchorId="077E1DC5">
          <v:shape id="_x0000_i1025" type="#_x0000_t75" alt="" style="width:463.65pt;height:295.9pt;mso-width-percent:0;mso-height-percent:0;mso-width-percent:0;mso-height-percent:0" o:ole="">
            <v:imagedata r:id="rId16" o:title=""/>
          </v:shape>
          <o:OLEObject Type="Embed" ProgID="Excel.Sheet.12" ShapeID="_x0000_i1025" DrawAspect="Content" ObjectID="_1589827324" r:id="rId17"/>
        </w:object>
      </w:r>
    </w:p>
    <w:p w14:paraId="1A3186D4" w14:textId="77777777" w:rsidR="0050262B" w:rsidRPr="0050262B" w:rsidRDefault="00EA0243" w:rsidP="0050262B">
      <w:pPr>
        <w:pStyle w:val="EndNoteBibliographyTitle"/>
        <w:rPr>
          <w:noProof/>
        </w:rPr>
      </w:pPr>
      <w:r>
        <w:lastRenderedPageBreak/>
        <w:fldChar w:fldCharType="begin"/>
      </w:r>
      <w:r>
        <w:instrText xml:space="preserve"> ADDIN EN.REFLIST </w:instrText>
      </w:r>
      <w:r>
        <w:fldChar w:fldCharType="separate"/>
      </w:r>
      <w:r w:rsidR="0050262B" w:rsidRPr="0050262B">
        <w:rPr>
          <w:noProof/>
        </w:rPr>
        <w:t>Literature Cited</w:t>
      </w:r>
    </w:p>
    <w:p w14:paraId="310F689E" w14:textId="77777777" w:rsidR="0050262B" w:rsidRPr="0050262B" w:rsidRDefault="0050262B" w:rsidP="0050262B">
      <w:pPr>
        <w:pStyle w:val="EndNoteBibliographyTitle"/>
        <w:rPr>
          <w:noProof/>
        </w:rPr>
      </w:pPr>
    </w:p>
    <w:p w14:paraId="3FC4A566" w14:textId="77777777" w:rsidR="0050262B" w:rsidRPr="0050262B" w:rsidRDefault="0050262B" w:rsidP="0050262B">
      <w:pPr>
        <w:pStyle w:val="EndNoteBibliography"/>
        <w:spacing w:after="240"/>
        <w:ind w:left="0" w:firstLine="0"/>
        <w:rPr>
          <w:noProof/>
        </w:rPr>
      </w:pPr>
      <w:r w:rsidRPr="0050262B">
        <w:rPr>
          <w:noProof/>
        </w:rPr>
        <w:t>Anantharaman, K., Brown, C.T., Hug, L.A., Sharon, I., Castelle, C.J., Probst, A.J., Thomas, B.C., Singh, A., Wilkins, M.J., Karaoz, U.</w:t>
      </w:r>
      <w:r w:rsidRPr="0050262B">
        <w:rPr>
          <w:i/>
          <w:noProof/>
        </w:rPr>
        <w:t>, et al.</w:t>
      </w:r>
      <w:r w:rsidRPr="0050262B">
        <w:rPr>
          <w:noProof/>
        </w:rPr>
        <w:t xml:space="preserve"> (2016). Thousands of microbial genomes shed light on interconnected biogeochemical processes in an aquifer system. Nat Commun</w:t>
      </w:r>
      <w:r w:rsidRPr="0050262B">
        <w:rPr>
          <w:i/>
          <w:noProof/>
        </w:rPr>
        <w:t xml:space="preserve"> 7</w:t>
      </w:r>
      <w:r w:rsidRPr="0050262B">
        <w:rPr>
          <w:noProof/>
        </w:rPr>
        <w:t>.</w:t>
      </w:r>
    </w:p>
    <w:p w14:paraId="0DF75C26" w14:textId="77777777" w:rsidR="0050262B" w:rsidRPr="0050262B" w:rsidRDefault="0050262B" w:rsidP="0050262B">
      <w:pPr>
        <w:pStyle w:val="EndNoteBibliography"/>
        <w:spacing w:after="240"/>
        <w:ind w:left="0" w:firstLine="0"/>
        <w:rPr>
          <w:noProof/>
        </w:rPr>
      </w:pPr>
      <w:r w:rsidRPr="0050262B">
        <w:rPr>
          <w:noProof/>
        </w:rPr>
        <w:t>Anderson, R.E., Reveillaud, J., Reddington, E., Delmont, T.O., Eren, A.M., McDermott, J.M., Seewald, J.S., and Huber, J.A. (2017). Genomic variation in microbial populations inhabiting the marine subseafloor at deep-sea hydrothermal vents. Nat Commun</w:t>
      </w:r>
      <w:r w:rsidRPr="0050262B">
        <w:rPr>
          <w:i/>
          <w:noProof/>
        </w:rPr>
        <w:t xml:space="preserve"> 8</w:t>
      </w:r>
      <w:r w:rsidRPr="0050262B">
        <w:rPr>
          <w:noProof/>
        </w:rPr>
        <w:t>, 1114.</w:t>
      </w:r>
    </w:p>
    <w:p w14:paraId="1644A008" w14:textId="77777777" w:rsidR="0050262B" w:rsidRPr="0050262B" w:rsidRDefault="0050262B" w:rsidP="0050262B">
      <w:pPr>
        <w:pStyle w:val="EndNoteBibliography"/>
        <w:ind w:left="0" w:firstLine="0"/>
        <w:rPr>
          <w:noProof/>
        </w:rPr>
      </w:pPr>
      <w:r w:rsidRPr="0050262B">
        <w:rPr>
          <w:noProof/>
        </w:rPr>
        <w:t>Reveillaud, J., Reddington, E., McDermott, J., Algar, C., Meyer, J.L., Sylva, S., Seewald, J., German, C.R., and Huber, J.A. (2016). Subseafloor microbial communities in hydrogen-rich vent fluids from hydrothermal systems along the Mid-Cayman Rise. Environ Microbiol</w:t>
      </w:r>
      <w:r w:rsidRPr="0050262B">
        <w:rPr>
          <w:i/>
          <w:noProof/>
        </w:rPr>
        <w:t xml:space="preserve"> 18</w:t>
      </w:r>
      <w:r w:rsidRPr="0050262B">
        <w:rPr>
          <w:noProof/>
        </w:rPr>
        <w:t>, 1970-1987.</w:t>
      </w:r>
    </w:p>
    <w:p w14:paraId="6F9E4E9A" w14:textId="64EA9435" w:rsidR="00DF6BE2" w:rsidRPr="00DF6BE2" w:rsidRDefault="00EA0243" w:rsidP="00DF6BE2">
      <w:pPr>
        <w:pStyle w:val="Heading1"/>
      </w:pPr>
      <w:r>
        <w:fldChar w:fldCharType="end"/>
      </w:r>
    </w:p>
    <w:sectPr w:rsidR="00DF6BE2" w:rsidRPr="00DF6BE2" w:rsidSect="00AB72B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0EE56D" w14:textId="77777777" w:rsidR="00DA5901" w:rsidRDefault="00DA5901" w:rsidP="00033380">
      <w:r>
        <w:separator/>
      </w:r>
    </w:p>
  </w:endnote>
  <w:endnote w:type="continuationSeparator" w:id="0">
    <w:p w14:paraId="6FF29DA5" w14:textId="77777777" w:rsidR="00DA5901" w:rsidRDefault="00DA5901" w:rsidP="000333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E3D6A4" w14:textId="77777777" w:rsidR="00DA5901" w:rsidRDefault="00DA5901" w:rsidP="00033380">
      <w:r>
        <w:separator/>
      </w:r>
    </w:p>
  </w:footnote>
  <w:footnote w:type="continuationSeparator" w:id="0">
    <w:p w14:paraId="212329C4" w14:textId="77777777" w:rsidR="00DA5901" w:rsidRDefault="00DA5901" w:rsidP="000333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99410C"/>
    <w:multiLevelType w:val="hybridMultilevel"/>
    <w:tmpl w:val="7F44F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E130BD"/>
    <w:multiLevelType w:val="hybridMultilevel"/>
    <w:tmpl w:val="57A6CF10"/>
    <w:lvl w:ilvl="0" w:tplc="02D603C2">
      <w:start w:val="1"/>
      <w:numFmt w:val="bullet"/>
      <w:pStyle w:val="EndNoteBibliography"/>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Garamond&lt;/FontName&gt;&lt;FontSize&gt;12&lt;/FontSize&gt;&lt;ReflistTitle&gt;Literature Cited&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devs09fppexadeevf2pa00x00pewzs2tzf9&quot;&gt;ENDNOTE&lt;record-ids&gt;&lt;item&gt;32&lt;/item&gt;&lt;item&gt;49&lt;/item&gt;&lt;item&gt;134&lt;/item&gt;&lt;/record-ids&gt;&lt;/item&gt;&lt;/Libraries&gt;"/>
  </w:docVars>
  <w:rsids>
    <w:rsidRoot w:val="0036356F"/>
    <w:rsid w:val="000163D5"/>
    <w:rsid w:val="00033380"/>
    <w:rsid w:val="00041BBF"/>
    <w:rsid w:val="00043780"/>
    <w:rsid w:val="00052322"/>
    <w:rsid w:val="000A288E"/>
    <w:rsid w:val="000C41FE"/>
    <w:rsid w:val="000F70F7"/>
    <w:rsid w:val="001043BC"/>
    <w:rsid w:val="00126050"/>
    <w:rsid w:val="0014419C"/>
    <w:rsid w:val="00146E1D"/>
    <w:rsid w:val="001672EF"/>
    <w:rsid w:val="00195259"/>
    <w:rsid w:val="001A021F"/>
    <w:rsid w:val="001A1898"/>
    <w:rsid w:val="001A7DF9"/>
    <w:rsid w:val="00200D0A"/>
    <w:rsid w:val="00213861"/>
    <w:rsid w:val="00214F95"/>
    <w:rsid w:val="00224446"/>
    <w:rsid w:val="0022583C"/>
    <w:rsid w:val="00247859"/>
    <w:rsid w:val="00251B16"/>
    <w:rsid w:val="002604D7"/>
    <w:rsid w:val="00286680"/>
    <w:rsid w:val="002B267C"/>
    <w:rsid w:val="002E03AD"/>
    <w:rsid w:val="002E0517"/>
    <w:rsid w:val="002F4BDD"/>
    <w:rsid w:val="00306665"/>
    <w:rsid w:val="003179E6"/>
    <w:rsid w:val="00321ACB"/>
    <w:rsid w:val="003446A5"/>
    <w:rsid w:val="003617C2"/>
    <w:rsid w:val="0036356F"/>
    <w:rsid w:val="00377E83"/>
    <w:rsid w:val="003A5E40"/>
    <w:rsid w:val="003B46D3"/>
    <w:rsid w:val="003B5363"/>
    <w:rsid w:val="003B53DD"/>
    <w:rsid w:val="003F6D14"/>
    <w:rsid w:val="00401399"/>
    <w:rsid w:val="004459C9"/>
    <w:rsid w:val="004509C2"/>
    <w:rsid w:val="004511C5"/>
    <w:rsid w:val="00477AB8"/>
    <w:rsid w:val="0048392D"/>
    <w:rsid w:val="00486A86"/>
    <w:rsid w:val="004A5040"/>
    <w:rsid w:val="004C3E1F"/>
    <w:rsid w:val="004C4689"/>
    <w:rsid w:val="00500F73"/>
    <w:rsid w:val="0050262B"/>
    <w:rsid w:val="00520675"/>
    <w:rsid w:val="0055455D"/>
    <w:rsid w:val="00574DBA"/>
    <w:rsid w:val="005812A9"/>
    <w:rsid w:val="005B0EAE"/>
    <w:rsid w:val="005D7AFB"/>
    <w:rsid w:val="005E0203"/>
    <w:rsid w:val="005E6F97"/>
    <w:rsid w:val="005F3A23"/>
    <w:rsid w:val="00623E20"/>
    <w:rsid w:val="00630479"/>
    <w:rsid w:val="00646BF4"/>
    <w:rsid w:val="00670F14"/>
    <w:rsid w:val="006765A7"/>
    <w:rsid w:val="006B58EB"/>
    <w:rsid w:val="006F2F09"/>
    <w:rsid w:val="007329D6"/>
    <w:rsid w:val="00744F34"/>
    <w:rsid w:val="0074702B"/>
    <w:rsid w:val="00770F01"/>
    <w:rsid w:val="007B29B1"/>
    <w:rsid w:val="007D62AF"/>
    <w:rsid w:val="007E212C"/>
    <w:rsid w:val="007F4A4A"/>
    <w:rsid w:val="00833085"/>
    <w:rsid w:val="0084297D"/>
    <w:rsid w:val="00882597"/>
    <w:rsid w:val="00896877"/>
    <w:rsid w:val="008B3E8A"/>
    <w:rsid w:val="008B6F9E"/>
    <w:rsid w:val="008B7E35"/>
    <w:rsid w:val="008F2971"/>
    <w:rsid w:val="00922BC0"/>
    <w:rsid w:val="00924C62"/>
    <w:rsid w:val="00943A0B"/>
    <w:rsid w:val="00965D65"/>
    <w:rsid w:val="009B4D97"/>
    <w:rsid w:val="009C073B"/>
    <w:rsid w:val="009D69B0"/>
    <w:rsid w:val="00A0263E"/>
    <w:rsid w:val="00A20D2D"/>
    <w:rsid w:val="00A25245"/>
    <w:rsid w:val="00A55C2D"/>
    <w:rsid w:val="00A66B62"/>
    <w:rsid w:val="00AB184C"/>
    <w:rsid w:val="00AB72B9"/>
    <w:rsid w:val="00AC4542"/>
    <w:rsid w:val="00AE598D"/>
    <w:rsid w:val="00AE6FE0"/>
    <w:rsid w:val="00AF13C9"/>
    <w:rsid w:val="00B03980"/>
    <w:rsid w:val="00B0476E"/>
    <w:rsid w:val="00B07BA1"/>
    <w:rsid w:val="00B11161"/>
    <w:rsid w:val="00B12786"/>
    <w:rsid w:val="00B13F1B"/>
    <w:rsid w:val="00B53112"/>
    <w:rsid w:val="00B83624"/>
    <w:rsid w:val="00B925CD"/>
    <w:rsid w:val="00BD7245"/>
    <w:rsid w:val="00BE0FF6"/>
    <w:rsid w:val="00BE36BE"/>
    <w:rsid w:val="00BE52E4"/>
    <w:rsid w:val="00C315BF"/>
    <w:rsid w:val="00C36840"/>
    <w:rsid w:val="00C37FD7"/>
    <w:rsid w:val="00C55BB3"/>
    <w:rsid w:val="00C67D55"/>
    <w:rsid w:val="00C720A3"/>
    <w:rsid w:val="00CE306F"/>
    <w:rsid w:val="00D243B7"/>
    <w:rsid w:val="00D263AC"/>
    <w:rsid w:val="00D303EF"/>
    <w:rsid w:val="00D90A75"/>
    <w:rsid w:val="00DA5901"/>
    <w:rsid w:val="00DB7554"/>
    <w:rsid w:val="00DC75F8"/>
    <w:rsid w:val="00DD3E8A"/>
    <w:rsid w:val="00DF0B62"/>
    <w:rsid w:val="00DF6BE2"/>
    <w:rsid w:val="00E45F3F"/>
    <w:rsid w:val="00E85CB3"/>
    <w:rsid w:val="00E903A4"/>
    <w:rsid w:val="00E924C6"/>
    <w:rsid w:val="00EA0243"/>
    <w:rsid w:val="00EA3249"/>
    <w:rsid w:val="00F05298"/>
    <w:rsid w:val="00F13AD5"/>
    <w:rsid w:val="00F4140B"/>
    <w:rsid w:val="00F4296B"/>
    <w:rsid w:val="00F54001"/>
    <w:rsid w:val="00F5763C"/>
    <w:rsid w:val="00F64384"/>
    <w:rsid w:val="00F74268"/>
    <w:rsid w:val="00F773D2"/>
    <w:rsid w:val="00F81725"/>
    <w:rsid w:val="00F84C3E"/>
    <w:rsid w:val="00FA090C"/>
    <w:rsid w:val="00FB4C05"/>
    <w:rsid w:val="00FE0E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E365D"/>
  <w14:defaultImageDpi w14:val="32767"/>
  <w15:chartTrackingRefBased/>
  <w15:docId w15:val="{5BE056C6-BF96-1449-A858-E5CC89014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F6BE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2524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524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3380"/>
    <w:pPr>
      <w:tabs>
        <w:tab w:val="center" w:pos="4680"/>
        <w:tab w:val="right" w:pos="9360"/>
      </w:tabs>
    </w:pPr>
  </w:style>
  <w:style w:type="character" w:customStyle="1" w:styleId="HeaderChar">
    <w:name w:val="Header Char"/>
    <w:basedOn w:val="DefaultParagraphFont"/>
    <w:link w:val="Header"/>
    <w:uiPriority w:val="99"/>
    <w:rsid w:val="00033380"/>
    <w:rPr>
      <w:rFonts w:eastAsiaTheme="minorEastAsia"/>
    </w:rPr>
  </w:style>
  <w:style w:type="paragraph" w:styleId="Footer">
    <w:name w:val="footer"/>
    <w:basedOn w:val="Normal"/>
    <w:link w:val="FooterChar"/>
    <w:uiPriority w:val="99"/>
    <w:unhideWhenUsed/>
    <w:rsid w:val="00033380"/>
    <w:pPr>
      <w:tabs>
        <w:tab w:val="center" w:pos="4680"/>
        <w:tab w:val="right" w:pos="9360"/>
      </w:tabs>
    </w:pPr>
  </w:style>
  <w:style w:type="character" w:customStyle="1" w:styleId="FooterChar">
    <w:name w:val="Footer Char"/>
    <w:basedOn w:val="DefaultParagraphFont"/>
    <w:link w:val="Footer"/>
    <w:uiPriority w:val="99"/>
    <w:rsid w:val="00033380"/>
    <w:rPr>
      <w:rFonts w:eastAsiaTheme="minorEastAsia"/>
    </w:rPr>
  </w:style>
  <w:style w:type="character" w:styleId="PlaceholderText">
    <w:name w:val="Placeholder Text"/>
    <w:basedOn w:val="DefaultParagraphFont"/>
    <w:uiPriority w:val="99"/>
    <w:semiHidden/>
    <w:rsid w:val="0014419C"/>
    <w:rPr>
      <w:color w:val="808080"/>
    </w:rPr>
  </w:style>
  <w:style w:type="character" w:customStyle="1" w:styleId="Heading1Char">
    <w:name w:val="Heading 1 Char"/>
    <w:basedOn w:val="DefaultParagraphFont"/>
    <w:link w:val="Heading1"/>
    <w:uiPriority w:val="9"/>
    <w:rsid w:val="00DF6BE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DF6BE2"/>
    <w:pPr>
      <w:ind w:left="720"/>
      <w:contextualSpacing/>
    </w:pPr>
  </w:style>
  <w:style w:type="paragraph" w:customStyle="1" w:styleId="EndNoteBibliographyTitle">
    <w:name w:val="EndNote Bibliography Title"/>
    <w:basedOn w:val="Normal"/>
    <w:link w:val="EndNoteBibliographyTitleChar"/>
    <w:rsid w:val="00EA0243"/>
    <w:pPr>
      <w:jc w:val="center"/>
    </w:pPr>
    <w:rPr>
      <w:rFonts w:ascii="Garamond" w:hAnsi="Garamond" w:cs="Calibri Light"/>
    </w:rPr>
  </w:style>
  <w:style w:type="character" w:customStyle="1" w:styleId="ListParagraphChar">
    <w:name w:val="List Paragraph Char"/>
    <w:basedOn w:val="DefaultParagraphFont"/>
    <w:link w:val="ListParagraph"/>
    <w:uiPriority w:val="34"/>
    <w:rsid w:val="00EA0243"/>
    <w:rPr>
      <w:rFonts w:eastAsiaTheme="minorEastAsia"/>
    </w:rPr>
  </w:style>
  <w:style w:type="character" w:customStyle="1" w:styleId="EndNoteBibliographyTitleChar">
    <w:name w:val="EndNote Bibliography Title Char"/>
    <w:basedOn w:val="ListParagraphChar"/>
    <w:link w:val="EndNoteBibliographyTitle"/>
    <w:rsid w:val="00EA0243"/>
    <w:rPr>
      <w:rFonts w:ascii="Garamond" w:eastAsiaTheme="minorEastAsia" w:hAnsi="Garamond" w:cs="Calibri Light"/>
    </w:rPr>
  </w:style>
  <w:style w:type="paragraph" w:customStyle="1" w:styleId="EndNoteBibliography">
    <w:name w:val="EndNote Bibliography"/>
    <w:basedOn w:val="Normal"/>
    <w:link w:val="EndNoteBibliographyChar"/>
    <w:rsid w:val="00EA0243"/>
    <w:pPr>
      <w:numPr>
        <w:numId w:val="2"/>
      </w:numPr>
    </w:pPr>
    <w:rPr>
      <w:rFonts w:ascii="Garamond" w:hAnsi="Garamond" w:cs="Calibri Light"/>
    </w:rPr>
  </w:style>
  <w:style w:type="character" w:customStyle="1" w:styleId="EndNoteBibliographyChar">
    <w:name w:val="EndNote Bibliography Char"/>
    <w:basedOn w:val="ListParagraphChar"/>
    <w:link w:val="EndNoteBibliography"/>
    <w:rsid w:val="00EA0243"/>
    <w:rPr>
      <w:rFonts w:ascii="Garamond" w:eastAsiaTheme="minorEastAsia" w:hAnsi="Garamond" w:cs="Calibri Light"/>
    </w:rPr>
  </w:style>
  <w:style w:type="character" w:customStyle="1" w:styleId="Heading2Char">
    <w:name w:val="Heading 2 Char"/>
    <w:basedOn w:val="DefaultParagraphFont"/>
    <w:link w:val="Heading2"/>
    <w:uiPriority w:val="9"/>
    <w:rsid w:val="00A2524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25245"/>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package" Target="embeddings/Microsoft_Excel_Worksheet.xlsx"/><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image" Target="media/image6.emf"/><Relationship Id="rId17" Type="http://schemas.openxmlformats.org/officeDocument/2006/relationships/package" Target="embeddings/Microsoft_Excel_Worksheet2.xlsx"/><Relationship Id="rId2" Type="http://schemas.openxmlformats.org/officeDocument/2006/relationships/styles" Target="styles.xml"/><Relationship Id="rId16" Type="http://schemas.openxmlformats.org/officeDocument/2006/relationships/image" Target="media/image8.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wmf"/><Relationship Id="rId5" Type="http://schemas.openxmlformats.org/officeDocument/2006/relationships/footnotes" Target="footnotes.xml"/><Relationship Id="rId15" Type="http://schemas.openxmlformats.org/officeDocument/2006/relationships/package" Target="embeddings/Microsoft_Excel_Worksheet1.xlsx"/><Relationship Id="rId10" Type="http://schemas.openxmlformats.org/officeDocument/2006/relationships/image" Target="media/image4.w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5</TotalTime>
  <Pages>13</Pages>
  <Words>2640</Words>
  <Characters>15050</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Galambos</dc:creator>
  <cp:keywords/>
  <dc:description/>
  <cp:lastModifiedBy>David Galambos</cp:lastModifiedBy>
  <cp:revision>40</cp:revision>
  <dcterms:created xsi:type="dcterms:W3CDTF">2018-06-05T01:56:00Z</dcterms:created>
  <dcterms:modified xsi:type="dcterms:W3CDTF">2018-06-07T02:54:00Z</dcterms:modified>
</cp:coreProperties>
</file>